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3A9A72F6" w14:textId="77777777" w:rsidR="00F9444C" w:rsidRDefault="001B6884">
          <w:pPr>
            <w:pStyle w:val="NoSpacing"/>
          </w:pPr>
          <w:r>
            <w:t>Your Name</w:t>
          </w:r>
        </w:p>
      </w:sdtContent>
    </w:sdt>
    <w:p w14:paraId="52390D0D" w14:textId="77777777" w:rsidR="00E614DD" w:rsidRDefault="00AF4634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1B682B6" w14:textId="77777777" w:rsidR="00E614DD" w:rsidRDefault="00AF4634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1C17BE7" w14:textId="77777777" w:rsidR="00E614DD" w:rsidRDefault="00AF4634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6BB0317" w14:textId="77777777" w:rsidR="00D757A6" w:rsidRPr="00652588" w:rsidRDefault="00D031B8" w:rsidP="00D031B8">
      <w:pPr>
        <w:ind w:left="720" w:firstLine="0"/>
      </w:pPr>
      <w:r>
        <w:t xml:space="preserve">        </w:t>
      </w:r>
      <w:r w:rsidR="001B6884" w:rsidRPr="00315D71">
        <w:t xml:space="preserve">Common Software used for </w:t>
      </w:r>
      <w:r w:rsidR="002234F2">
        <w:t>Graphic Designing</w:t>
      </w:r>
      <w:r w:rsidR="00691EC1">
        <w:t>:</w:t>
      </w:r>
      <w:r w:rsidR="001B6884" w:rsidRPr="00315D71">
        <w:t xml:space="preserve"> Current and future trends</w:t>
      </w:r>
    </w:p>
    <w:p w14:paraId="7F726FB5" w14:textId="77777777" w:rsidR="00652588" w:rsidRDefault="00652588">
      <w:pPr>
        <w:pStyle w:val="Title"/>
      </w:pPr>
    </w:p>
    <w:p w14:paraId="64346851" w14:textId="5D911053" w:rsidR="00375582" w:rsidRDefault="001B6884" w:rsidP="00652588">
      <w:r>
        <w:t xml:space="preserve">Graphic designing </w:t>
      </w:r>
      <w:r w:rsidR="006478BD">
        <w:t xml:space="preserve">is </w:t>
      </w:r>
      <w:r w:rsidR="00D031B8">
        <w:t xml:space="preserve">such a </w:t>
      </w:r>
      <w:r w:rsidR="006478BD">
        <w:t xml:space="preserve">remarkable part of this modern world that it seems hard to survive without it. </w:t>
      </w:r>
      <w:r w:rsidR="003024B3">
        <w:t>Generally it is not</w:t>
      </w:r>
      <w:r w:rsidR="00803098">
        <w:t xml:space="preserve"> know</w:t>
      </w:r>
      <w:r w:rsidR="003024B3">
        <w:t>n to people</w:t>
      </w:r>
      <w:r w:rsidR="00803098">
        <w:t xml:space="preserve"> that g</w:t>
      </w:r>
      <w:r w:rsidR="008C4A83">
        <w:t>raphic designing came</w:t>
      </w:r>
      <w:r w:rsidR="003024B3">
        <w:t xml:space="preserve"> to us</w:t>
      </w:r>
      <w:r w:rsidR="008C4A83">
        <w:t xml:space="preserve"> from a long journey</w:t>
      </w:r>
      <w:r w:rsidR="00803098">
        <w:t xml:space="preserve"> </w:t>
      </w:r>
      <w:r w:rsidR="003024B3">
        <w:t xml:space="preserve">that begun from </w:t>
      </w:r>
      <w:r w:rsidR="00803098">
        <w:t xml:space="preserve">stone tools </w:t>
      </w:r>
      <w:r w:rsidR="00C4188A">
        <w:t xml:space="preserve">and now we use it </w:t>
      </w:r>
      <w:r w:rsidR="007E5C4F">
        <w:t>o</w:t>
      </w:r>
      <w:r w:rsidR="00C4188A">
        <w:t>n</w:t>
      </w:r>
      <w:r w:rsidR="007E5C4F">
        <w:t xml:space="preserve"> digital tablets. The history of graphic designing </w:t>
      </w:r>
      <w:r w:rsidR="00D32170">
        <w:t xml:space="preserve">covers the entire part of human existence as well as the old graphics designing techniques </w:t>
      </w:r>
      <w:r w:rsidR="00B25BC9">
        <w:t xml:space="preserve">still inspirational and informational for the </w:t>
      </w:r>
      <w:r w:rsidR="006F34FA">
        <w:t xml:space="preserve">present graphic designers. </w:t>
      </w:r>
      <w:r w:rsidR="001256E4">
        <w:t xml:space="preserve">This paper will discuss where and how this </w:t>
      </w:r>
      <w:r w:rsidR="00F06BF8">
        <w:t>graphic i</w:t>
      </w:r>
      <w:r w:rsidR="0019127A">
        <w:t>ndustry emerged</w:t>
      </w:r>
      <w:r w:rsidR="00F06BF8">
        <w:t xml:space="preserve"> and also help the designers to understand </w:t>
      </w:r>
      <w:r w:rsidR="00BD2CFF">
        <w:t xml:space="preserve">the history of graphic designing and where </w:t>
      </w:r>
      <w:r w:rsidR="00C17A81">
        <w:t>it reached</w:t>
      </w:r>
      <w:r w:rsidR="00BD2CFF">
        <w:t xml:space="preserve"> now. </w:t>
      </w:r>
      <w:r w:rsidR="003C4092">
        <w:t>This paper</w:t>
      </w:r>
      <w:r w:rsidR="00C17A81">
        <w:t xml:space="preserve"> provides </w:t>
      </w:r>
      <w:r w:rsidR="003C4092">
        <w:t>information in</w:t>
      </w:r>
      <w:r w:rsidR="00DE06F7">
        <w:t xml:space="preserve"> </w:t>
      </w:r>
      <w:r w:rsidR="003C4092">
        <w:t>practical terms that are both innovative and</w:t>
      </w:r>
      <w:r w:rsidR="00827DE1">
        <w:t xml:space="preserve"> stylistic </w:t>
      </w:r>
      <w:r w:rsidR="00ED4DD5">
        <w:t>with the reference of past studies that still inspires current designers</w:t>
      </w:r>
      <w:r w:rsidR="006B16D1">
        <w:fldChar w:fldCharType="begin"/>
      </w:r>
      <w:r w:rsidR="00944716">
        <w:instrText xml:space="preserve"> ADDIN ZOTERO_ITEM CSL_CITATION {"citationID":"uG9nsz50","properties":{"formattedCitation":"({\\i{}A Brief History of Graphic Design - 99designs})","plainCitation":"(A Brief History of Graphic Design - 99designs)","noteIndex":0},"citationItems":[{"id":201,"uris":["http://zotero.org/users/local/vDOrLj7p/items/FV9FPTA3"],"uri":["http://zotero.org/users/local/vDOrLj7p/items/FV9FPTA3"],"itemData":{"id":201,"type":"webpage","title":"A brief history of graphic design - 99designs","URL":"https://99designs.com/blog/design-history-movements/history-graphic-design/","accessed":{"date-parts":[["2019",11,13]]}}}],"schema":"https://github.com/citation-style-language/schema/raw/master/csl-citation.json"} </w:instrText>
      </w:r>
      <w:r w:rsidR="006B16D1">
        <w:fldChar w:fldCharType="separate"/>
      </w:r>
      <w:r w:rsidR="00944716" w:rsidRPr="00944716">
        <w:rPr>
          <w:rFonts w:ascii="Times New Roman" w:hAnsi="Times New Roman" w:cs="Times New Roman"/>
        </w:rPr>
        <w:t>(</w:t>
      </w:r>
      <w:r w:rsidR="00944716" w:rsidRPr="00944716">
        <w:rPr>
          <w:rFonts w:ascii="Times New Roman" w:hAnsi="Times New Roman" w:cs="Times New Roman"/>
          <w:i/>
          <w:iCs/>
        </w:rPr>
        <w:t>A Brief History of Graphic Design - 99designs</w:t>
      </w:r>
      <w:r w:rsidR="00944716" w:rsidRPr="00944716">
        <w:rPr>
          <w:rFonts w:ascii="Times New Roman" w:hAnsi="Times New Roman" w:cs="Times New Roman"/>
        </w:rPr>
        <w:t>)</w:t>
      </w:r>
      <w:r w:rsidR="006B16D1">
        <w:fldChar w:fldCharType="end"/>
      </w:r>
      <w:r w:rsidR="008C079F">
        <w:t xml:space="preserve">. </w:t>
      </w:r>
      <w:r w:rsidR="00D01A6F">
        <w:t>The history of graphic designing</w:t>
      </w:r>
      <w:r w:rsidR="00F94E9D">
        <w:t xml:space="preserve"> started before the printing press but </w:t>
      </w:r>
      <w:r w:rsidR="00F1303D">
        <w:t xml:space="preserve">was </w:t>
      </w:r>
      <w:r w:rsidR="00F94E9D">
        <w:t xml:space="preserve">properly initiated </w:t>
      </w:r>
      <w:r w:rsidR="00D85330">
        <w:t>after printing press invention in 1440</w:t>
      </w:r>
      <w:r w:rsidR="00762CBC">
        <w:t xml:space="preserve">, although visual communication </w:t>
      </w:r>
      <w:r w:rsidR="00F1303D">
        <w:t>is</w:t>
      </w:r>
      <w:r w:rsidR="00762CBC">
        <w:t xml:space="preserve"> linked back </w:t>
      </w:r>
      <w:r w:rsidR="00F1303D">
        <w:t>to</w:t>
      </w:r>
      <w:r w:rsidR="00762CBC">
        <w:t xml:space="preserve"> </w:t>
      </w:r>
      <w:r w:rsidR="000A0F3B">
        <w:t xml:space="preserve">caveman times. </w:t>
      </w:r>
    </w:p>
    <w:p w14:paraId="4C070DF5" w14:textId="77777777" w:rsidR="00291500" w:rsidRDefault="006670BD" w:rsidP="00652588">
      <w:r>
        <w:t>Some of the</w:t>
      </w:r>
      <w:r w:rsidR="001B6884">
        <w:t xml:space="preserve"> history </w:t>
      </w:r>
      <w:r>
        <w:t xml:space="preserve">events </w:t>
      </w:r>
      <w:r w:rsidR="001B6884">
        <w:t xml:space="preserve">paved the way for graphic designing, it can be said that human beings always </w:t>
      </w:r>
      <w:r>
        <w:t>had</w:t>
      </w:r>
      <w:r w:rsidR="00646179">
        <w:t xml:space="preserve"> inherent passion for art which can be observed through </w:t>
      </w:r>
      <w:r w:rsidR="00810F84">
        <w:t xml:space="preserve">cave painting from the prehistoric times. </w:t>
      </w:r>
      <w:r w:rsidR="00C72B78">
        <w:t xml:space="preserve">Which include </w:t>
      </w:r>
      <w:r w:rsidR="0077590D">
        <w:t xml:space="preserve">various </w:t>
      </w:r>
      <w:r w:rsidR="00C72B78">
        <w:t xml:space="preserve">types </w:t>
      </w:r>
      <w:r w:rsidR="0077590D">
        <w:t xml:space="preserve">of </w:t>
      </w:r>
      <w:r w:rsidR="0077590D">
        <w:t xml:space="preserve">imprints </w:t>
      </w:r>
      <w:r w:rsidR="0077590D">
        <w:t xml:space="preserve">from the </w:t>
      </w:r>
      <w:r w:rsidR="00C72B78">
        <w:t xml:space="preserve">human hand to </w:t>
      </w:r>
      <w:r w:rsidR="008B6401">
        <w:t>animals’</w:t>
      </w:r>
      <w:r w:rsidR="00B86677">
        <w:t xml:space="preserve"> imprints</w:t>
      </w:r>
      <w:r w:rsidR="00C72B78">
        <w:t xml:space="preserve"> through the hunting events </w:t>
      </w:r>
      <w:r w:rsidR="00D058F2">
        <w:t xml:space="preserve">and also can be found in the entire world including Spain, France, Australia, and many others. </w:t>
      </w:r>
      <w:r w:rsidR="003C1225">
        <w:t>According to historians</w:t>
      </w:r>
      <w:r w:rsidR="00F1303D">
        <w:t>,</w:t>
      </w:r>
      <w:r w:rsidR="003C1225">
        <w:t xml:space="preserve"> </w:t>
      </w:r>
      <w:r w:rsidR="00892307">
        <w:t>people</w:t>
      </w:r>
      <w:r w:rsidR="003C1225">
        <w:t xml:space="preserve"> used </w:t>
      </w:r>
      <w:r w:rsidR="00892307">
        <w:t xml:space="preserve">these imprints </w:t>
      </w:r>
      <w:r w:rsidR="003C1225">
        <w:t xml:space="preserve">for communication </w:t>
      </w:r>
      <w:r w:rsidR="00F1303D">
        <w:t xml:space="preserve">with </w:t>
      </w:r>
      <w:r w:rsidR="00104C15">
        <w:t>each other as well as their gods.</w:t>
      </w:r>
      <w:r w:rsidR="00E7506C">
        <w:t xml:space="preserve"> Through this, it can be seen that humans </w:t>
      </w:r>
      <w:r w:rsidR="00E7506C">
        <w:lastRenderedPageBreak/>
        <w:t xml:space="preserve">use </w:t>
      </w:r>
      <w:r w:rsidR="00031A22">
        <w:t xml:space="preserve">visuals for communication from early times. </w:t>
      </w:r>
      <w:r w:rsidR="000C26E8">
        <w:t>Writing is also used for</w:t>
      </w:r>
      <w:r w:rsidR="00F1303D">
        <w:t xml:space="preserve"> </w:t>
      </w:r>
      <w:r w:rsidR="00FA0208">
        <w:t xml:space="preserve">interpreting </w:t>
      </w:r>
      <w:r w:rsidR="009D5F59">
        <w:t xml:space="preserve">something, Sumerians are the first people who developed written language </w:t>
      </w:r>
      <w:r w:rsidR="008E17AB">
        <w:t xml:space="preserve">in the form of inventories </w:t>
      </w:r>
      <w:r w:rsidR="004A52AE">
        <w:t>that</w:t>
      </w:r>
      <w:r w:rsidR="008E17AB">
        <w:t xml:space="preserve"> </w:t>
      </w:r>
      <w:r w:rsidR="001C7729">
        <w:t xml:space="preserve">are used by </w:t>
      </w:r>
      <w:r w:rsidR="008E17AB">
        <w:t xml:space="preserve">trader </w:t>
      </w:r>
      <w:r w:rsidR="00DB4017">
        <w:t>through this traders kept record of delivered items</w:t>
      </w:r>
      <w:r w:rsidR="006F376F">
        <w:t xml:space="preserve">. </w:t>
      </w:r>
      <w:r w:rsidR="009802E2">
        <w:t xml:space="preserve">Such earliest languages are referred to as the icons of logographic </w:t>
      </w:r>
      <w:r w:rsidR="00727981">
        <w:t xml:space="preserve">which represent the whole word rather than phonetic sound. </w:t>
      </w:r>
      <w:r w:rsidR="00BA6700">
        <w:t xml:space="preserve">Through this, it can be understood that humans have a natural ability to utilize </w:t>
      </w:r>
      <w:r w:rsidR="00BD19FE">
        <w:t xml:space="preserve">visual representation in </w:t>
      </w:r>
      <w:r w:rsidR="00F1303D">
        <w:t xml:space="preserve">the communication of </w:t>
      </w:r>
      <w:r w:rsidR="00CE4BA1">
        <w:t xml:space="preserve">complex ideas </w:t>
      </w:r>
      <w:r w:rsidR="008F6D48">
        <w:t xml:space="preserve">and the present graphic designing cornerstone. </w:t>
      </w:r>
      <w:r w:rsidR="00E108AC">
        <w:t>In some of the previous millennia, nothing has changed much</w:t>
      </w:r>
      <w:r w:rsidR="00F1303D">
        <w:t>;</w:t>
      </w:r>
      <w:r w:rsidR="00827BB0">
        <w:t xml:space="preserve"> the designers still prefer icons</w:t>
      </w:r>
      <w:r w:rsidR="00BD19FE">
        <w:t xml:space="preserve"> </w:t>
      </w:r>
      <w:r w:rsidR="00827BB0">
        <w:t>such as</w:t>
      </w:r>
      <w:r w:rsidR="001E13A3">
        <w:t xml:space="preserve"> magnifying glasses and hamburger menus for the </w:t>
      </w:r>
      <w:r w:rsidR="00AF0AF2">
        <w:t>representation of concepts and w</w:t>
      </w:r>
      <w:r w:rsidR="001E13A3">
        <w:t>ords in</w:t>
      </w:r>
      <w:r w:rsidR="00F1303D">
        <w:t xml:space="preserve"> a</w:t>
      </w:r>
      <w:r w:rsidR="001E13A3">
        <w:t xml:space="preserve"> limited space.</w:t>
      </w:r>
      <w:r w:rsidR="005D3E7C">
        <w:t xml:space="preserve"> China still keeps a record in the </w:t>
      </w:r>
      <w:r w:rsidR="00EE623B">
        <w:t>printing discoveries which consist</w:t>
      </w:r>
      <w:r w:rsidR="00F1303D">
        <w:t>s</w:t>
      </w:r>
      <w:r w:rsidR="00EE623B">
        <w:t xml:space="preserve"> of woodblock printing</w:t>
      </w:r>
      <w:r w:rsidR="001E13A3">
        <w:t xml:space="preserve"> </w:t>
      </w:r>
      <w:r w:rsidR="00D170F7">
        <w:t>and</w:t>
      </w:r>
      <w:r w:rsidR="00EE623B">
        <w:t xml:space="preserve"> non-papyrus </w:t>
      </w:r>
      <w:r w:rsidR="00D170F7">
        <w:t xml:space="preserve">papermaking </w:t>
      </w:r>
      <w:r w:rsidR="001A05B4">
        <w:t>that exist from early times which n</w:t>
      </w:r>
      <w:r w:rsidR="00A02964">
        <w:t>o</w:t>
      </w:r>
      <w:r w:rsidR="001A05B4">
        <w:t xml:space="preserve">body can guess. </w:t>
      </w:r>
    </w:p>
    <w:p w14:paraId="4992C51D" w14:textId="45AF52AF" w:rsidR="006B0D62" w:rsidRDefault="00803178" w:rsidP="00652588">
      <w:r>
        <w:t>Back in 200 BC</w:t>
      </w:r>
      <w:r w:rsidR="00F1303D">
        <w:t>,</w:t>
      </w:r>
      <w:r w:rsidR="00291F10">
        <w:t xml:space="preserve"> Chinese utilize</w:t>
      </w:r>
      <w:r w:rsidR="00F1303D">
        <w:t>d</w:t>
      </w:r>
      <w:r w:rsidR="00291F10">
        <w:t xml:space="preserve"> the wood reliefs for the stamp and print d</w:t>
      </w:r>
      <w:r w:rsidR="00D170F7">
        <w:t>esign on</w:t>
      </w:r>
      <w:r w:rsidR="00291F10">
        <w:t xml:space="preserve"> paper and silk clothes. </w:t>
      </w:r>
      <w:r w:rsidR="000021D5">
        <w:t>In the year 1040, Bi Sheng developed the</w:t>
      </w:r>
      <w:r w:rsidR="001A05B4">
        <w:t xml:space="preserve"> </w:t>
      </w:r>
      <w:r w:rsidR="007A3E72">
        <w:t xml:space="preserve">world's </w:t>
      </w:r>
      <w:r w:rsidR="00605FB0">
        <w:t>first printing</w:t>
      </w:r>
      <w:r w:rsidR="007A3E72">
        <w:t xml:space="preserve"> press </w:t>
      </w:r>
      <w:r w:rsidR="004A67AD">
        <w:t>from porcelain</w:t>
      </w:r>
      <w:r w:rsidR="004A67AD">
        <w:t xml:space="preserve"> </w:t>
      </w:r>
      <w:r w:rsidR="007A3E72">
        <w:t>which is a moveable type</w:t>
      </w:r>
      <w:r w:rsidR="004A67AD">
        <w:t xml:space="preserve"> i.e</w:t>
      </w:r>
      <w:r w:rsidR="00C22FA5">
        <w:t>.</w:t>
      </w:r>
      <w:r w:rsidR="007A3E72">
        <w:t xml:space="preserve"> </w:t>
      </w:r>
      <w:r w:rsidR="001D5301">
        <w:t>almost four-hundred</w:t>
      </w:r>
      <w:r w:rsidR="00605FB0">
        <w:t xml:space="preserve"> years</w:t>
      </w:r>
      <w:r w:rsidR="001D5301">
        <w:t xml:space="preserve"> before </w:t>
      </w:r>
      <w:r w:rsidR="00724995">
        <w:t>Gutenbu</w:t>
      </w:r>
      <w:r w:rsidR="001D5301">
        <w:t>rg brings the same technology in Europe.</w:t>
      </w:r>
      <w:r w:rsidR="00605FB0">
        <w:t xml:space="preserve"> </w:t>
      </w:r>
      <w:r w:rsidR="000C7244">
        <w:t xml:space="preserve">In the 700s, typography initiated and </w:t>
      </w:r>
      <w:r w:rsidR="00A96DF7">
        <w:t>take</w:t>
      </w:r>
      <w:r w:rsidR="000C7244">
        <w:t xml:space="preserve"> off when humans begin to expand </w:t>
      </w:r>
      <w:r w:rsidR="008C5323">
        <w:t xml:space="preserve">their aesthetic horizons in the form of words and letters themselves. </w:t>
      </w:r>
      <w:r w:rsidR="00457D32">
        <w:t xml:space="preserve">As at that time </w:t>
      </w:r>
      <w:r w:rsidR="00626D7B">
        <w:t xml:space="preserve">text can be replicated and produced through </w:t>
      </w:r>
      <w:r w:rsidR="002E6A29">
        <w:t xml:space="preserve">the hand, the little amount of artistry </w:t>
      </w:r>
      <w:r w:rsidR="00D32C63">
        <w:t>more valued these books as well as set particular scholars</w:t>
      </w:r>
      <w:r w:rsidR="007F558C">
        <w:t xml:space="preserve"> in comparison to other books. </w:t>
      </w:r>
      <w:r w:rsidR="00E95D11">
        <w:t>In the Islamic culture, typogr</w:t>
      </w:r>
      <w:r w:rsidR="00703E62">
        <w:t xml:space="preserve">aphy has double significance as they see figurative art </w:t>
      </w:r>
      <w:r w:rsidR="00507D33">
        <w:t xml:space="preserve">in the form of </w:t>
      </w:r>
      <w:r w:rsidR="00B15869">
        <w:t>sacrilegious</w:t>
      </w:r>
      <w:r w:rsidR="00507D33">
        <w:t xml:space="preserve"> which means </w:t>
      </w:r>
      <w:r w:rsidR="00B15869">
        <w:t xml:space="preserve">typography is the permissible artistic expression way. </w:t>
      </w:r>
      <w:r w:rsidR="00305D93">
        <w:t>Technically the first logo of the</w:t>
      </w:r>
      <w:r w:rsidR="002522BE">
        <w:t xml:space="preserve"> world arms coat which are utilized in the form of a symbol that presents territories or family houses. </w:t>
      </w:r>
      <w:r w:rsidR="00D414C4">
        <w:t xml:space="preserve">According to scholars, such practices became popular in the time of Crusades when the intermingling soldiers through various houses and countries </w:t>
      </w:r>
      <w:r w:rsidR="00251BC6">
        <w:t xml:space="preserve">incentivized </w:t>
      </w:r>
      <w:r w:rsidR="002F0C04">
        <w:t xml:space="preserve">everyone specifically </w:t>
      </w:r>
      <w:r w:rsidR="002F0C04">
        <w:lastRenderedPageBreak/>
        <w:t xml:space="preserve">on battle flags and armor. </w:t>
      </w:r>
      <w:r w:rsidR="006173E3">
        <w:t>Latterly</w:t>
      </w:r>
      <w:r w:rsidR="008C16BB">
        <w:t>,</w:t>
      </w:r>
      <w:r w:rsidR="006173E3">
        <w:t xml:space="preserve"> these logos are used for </w:t>
      </w:r>
      <w:r w:rsidR="00373F98">
        <w:t>practical purposes.</w:t>
      </w:r>
      <w:r w:rsidR="00DF1C28">
        <w:t xml:space="preserve"> For exa</w:t>
      </w:r>
      <w:r w:rsidR="008C16BB">
        <w:t xml:space="preserve">mple, in the fourteenth-century, </w:t>
      </w:r>
      <w:r w:rsidR="00DF1C28">
        <w:t xml:space="preserve">ale and beer used to indicate that the water is drinkable when </w:t>
      </w:r>
      <w:r w:rsidR="000303CC">
        <w:t>in England a</w:t>
      </w:r>
      <w:r w:rsidR="00740005">
        <w:t xml:space="preserve">ll of the water sources </w:t>
      </w:r>
      <w:r w:rsidR="00FE0590">
        <w:t>were</w:t>
      </w:r>
      <w:r w:rsidR="000303CC">
        <w:t xml:space="preserve"> polluted. </w:t>
      </w:r>
      <w:r w:rsidR="00341E8C">
        <w:t xml:space="preserve">This early history describes the </w:t>
      </w:r>
      <w:r w:rsidR="001B6884">
        <w:t>origin</w:t>
      </w:r>
      <w:r w:rsidR="00341E8C">
        <w:t xml:space="preserve"> of the beautiful tradition which survives these days.  </w:t>
      </w:r>
    </w:p>
    <w:p w14:paraId="1EA0D3A3" w14:textId="77777777" w:rsidR="00E978D6" w:rsidRDefault="001B6884" w:rsidP="00652588">
      <w:r>
        <w:t>From the advent of printing, press humanity got the ability to recreate design, art, and texts on a huge scale</w:t>
      </w:r>
      <w:r w:rsidR="00BF749A">
        <w:t xml:space="preserve"> which are relatively cheap</w:t>
      </w:r>
      <w:r>
        <w:t xml:space="preserve">. </w:t>
      </w:r>
      <w:r w:rsidR="00F90A89">
        <w:t xml:space="preserve">The modern </w:t>
      </w:r>
      <w:r w:rsidR="007A19E6">
        <w:t>companies’</w:t>
      </w:r>
      <w:r w:rsidR="00F90A89">
        <w:t xml:space="preserve"> ancestors are also at rising which has soon taken the notice that how these visuals affect </w:t>
      </w:r>
      <w:r w:rsidR="00D93E0C">
        <w:t xml:space="preserve">trends of shopping and also enhance the profit, this is the birth of modern techniques of graphic designing. </w:t>
      </w:r>
      <w:r w:rsidR="00346ADB">
        <w:t xml:space="preserve">In 1439 Gutenberg completely transform the culture of graphic designing </w:t>
      </w:r>
      <w:r w:rsidR="00937E50">
        <w:t xml:space="preserve">through bringing the moveable type </w:t>
      </w:r>
      <w:r w:rsidR="00ED1D0B">
        <w:t xml:space="preserve">of mass communication </w:t>
      </w:r>
      <w:r w:rsidR="00937E50">
        <w:t>in Europe</w:t>
      </w:r>
      <w:r w:rsidR="00F74284">
        <w:t>. Through this people do not require to base on reproduction of lengthy scholarly books</w:t>
      </w:r>
      <w:r w:rsidR="0044186B">
        <w:t xml:space="preserve">, Gutenberg made the way easier for people </w:t>
      </w:r>
      <w:r w:rsidR="00D867FA">
        <w:t xml:space="preserve">this era ushered the techniques of graphic designing. </w:t>
      </w:r>
      <w:r w:rsidR="00D950C0">
        <w:t xml:space="preserve">The printing industry first utilized the logos however they were limited and can mark only on documents but it depicts printing skills. </w:t>
      </w:r>
      <w:r w:rsidR="00EC31BD">
        <w:t>The printing technology was continuously evolving such as color prints</w:t>
      </w:r>
      <w:r w:rsidR="003034E3">
        <w:t xml:space="preserve"> and also create paintings for home decor</w:t>
      </w:r>
      <w:r w:rsidR="00EC31BD">
        <w:t>.</w:t>
      </w:r>
    </w:p>
    <w:p w14:paraId="1AE3CF7C" w14:textId="77777777" w:rsidR="00D02900" w:rsidRDefault="001B6884" w:rsidP="00652588">
      <w:r>
        <w:t>The graphic designing which is known today was initiated in the modern era</w:t>
      </w:r>
      <w:r w:rsidR="00826950">
        <w:t>, almost late in the 1800s to World War II end. Although the 19</w:t>
      </w:r>
      <w:r w:rsidR="00826950" w:rsidRPr="00826950">
        <w:rPr>
          <w:vertAlign w:val="superscript"/>
        </w:rPr>
        <w:t>th</w:t>
      </w:r>
      <w:r w:rsidR="00826950">
        <w:t xml:space="preserve"> </w:t>
      </w:r>
      <w:r w:rsidR="0039552C">
        <w:t>century is more related to innovations and technological advancement</w:t>
      </w:r>
      <w:r w:rsidR="003776DB">
        <w:t xml:space="preserve">, though the modern era </w:t>
      </w:r>
      <w:r w:rsidR="00A278BF">
        <w:t xml:space="preserve">is all about learning </w:t>
      </w:r>
      <w:r w:rsidR="001F02C7">
        <w:t xml:space="preserve">and utilizing </w:t>
      </w:r>
      <w:r w:rsidR="00A278BF">
        <w:t xml:space="preserve">the techniques which </w:t>
      </w:r>
      <w:r w:rsidR="001F02C7">
        <w:t xml:space="preserve">trickle quickly the branding and advertising. </w:t>
      </w:r>
      <w:r w:rsidR="0040647D">
        <w:t xml:space="preserve">In 1903, the first graphic design agency came into being </w:t>
      </w:r>
      <w:r w:rsidR="006B576A">
        <w:t>which contributed to the business and design style similar.</w:t>
      </w:r>
      <w:r w:rsidR="00F74284">
        <w:t xml:space="preserve"> </w:t>
      </w:r>
      <w:r w:rsidR="002B2E05">
        <w:t>The ‘</w:t>
      </w:r>
      <w:r w:rsidR="002B2E05" w:rsidRPr="002B2E05">
        <w:t>Wiener Werkstätte</w:t>
      </w:r>
      <w:r w:rsidR="002B2E05">
        <w:t xml:space="preserve">’ </w:t>
      </w:r>
      <w:r w:rsidR="00EE1524">
        <w:t xml:space="preserve">is the first visual </w:t>
      </w:r>
      <w:r w:rsidR="00676BC4">
        <w:t>artists’</w:t>
      </w:r>
      <w:r w:rsidR="00EE1524">
        <w:t xml:space="preserve"> organization which consists of architects, graphic designers, and painters. </w:t>
      </w:r>
      <w:r w:rsidR="00676BC4">
        <w:t xml:space="preserve">In 1992 the term graphic designing first emerges </w:t>
      </w:r>
      <w:r w:rsidR="00A25C64">
        <w:t>the book designer Addison Dwiggins was the first man who used the term ‘graphic designing’</w:t>
      </w:r>
      <w:r w:rsidR="00E512A3">
        <w:t xml:space="preserve"> which exactly des</w:t>
      </w:r>
      <w:r w:rsidR="00BB62DA">
        <w:t xml:space="preserve">cribes his </w:t>
      </w:r>
      <w:r w:rsidR="00BB62DA">
        <w:lastRenderedPageBreak/>
        <w:t xml:space="preserve">managing and structuring role </w:t>
      </w:r>
      <w:r w:rsidR="00A431A6">
        <w:t xml:space="preserve">in the visuals book design. </w:t>
      </w:r>
      <w:r w:rsidR="005B23F7">
        <w:t>From the beginning, designers were unable to describe their roles to the non-designers that they exactly do.</w:t>
      </w:r>
      <w:r w:rsidR="00937E50">
        <w:t xml:space="preserve"> </w:t>
      </w:r>
      <w:r w:rsidR="00D32C63">
        <w:t xml:space="preserve"> </w:t>
      </w:r>
      <w:r w:rsidR="009D5F59">
        <w:t xml:space="preserve"> </w:t>
      </w:r>
    </w:p>
    <w:p w14:paraId="309B9586" w14:textId="77777777" w:rsidR="00AF5CAA" w:rsidRDefault="001B6884" w:rsidP="00652588">
      <w:r>
        <w:t xml:space="preserve">'Graphic designing' is considered as the craft to create visual content </w:t>
      </w:r>
      <w:r w:rsidR="00632C6E">
        <w:t xml:space="preserve">for communicating messages. </w:t>
      </w:r>
      <w:r w:rsidR="002B58B0">
        <w:t>Applying the techniques of page layout and visual hierarchy</w:t>
      </w:r>
      <w:r w:rsidR="00D2767B">
        <w:t xml:space="preserve">, the graphic designer utilizes pictures and typography to fulfill the specific requirements of users and also </w:t>
      </w:r>
      <w:r w:rsidR="00894E6D">
        <w:t xml:space="preserve">focuses on displaying elements logic in the interactive designs </w:t>
      </w:r>
      <w:r w:rsidR="006E14B7">
        <w:t xml:space="preserve">for optimizing the experience of the user. </w:t>
      </w:r>
      <w:r w:rsidR="00AE5EAD">
        <w:t>However, this digital age is based on designing through interactive software</w:t>
      </w:r>
      <w:r w:rsidR="00BD36D2">
        <w:t xml:space="preserve"> but graphic designing is still based on the principles of old age. </w:t>
      </w:r>
      <w:r w:rsidR="0044031F">
        <w:t xml:space="preserve">It is important </w:t>
      </w:r>
      <w:r w:rsidR="0061083A">
        <w:t>that the design</w:t>
      </w:r>
      <w:r w:rsidR="0044031F">
        <w:t xml:space="preserve"> strike with the right thoughts of users </w:t>
      </w:r>
      <w:r w:rsidR="0061083A">
        <w:t xml:space="preserve">from the first look. </w:t>
      </w:r>
      <w:r w:rsidR="00C9754B">
        <w:t xml:space="preserve">It is also crucial for a graphic designer </w:t>
      </w:r>
      <w:r w:rsidR="00CB3825">
        <w:t>that they have good color theory understanding</w:t>
      </w:r>
      <w:r w:rsidR="00BB6D95">
        <w:t xml:space="preserve"> as well as how much it is significant to use right color schemes</w:t>
      </w:r>
      <w:r w:rsidR="00251E38">
        <w:fldChar w:fldCharType="begin"/>
      </w:r>
      <w:r w:rsidR="00251E38">
        <w:instrText xml:space="preserve"> ADDIN ZOTERO_ITEM CSL_CITATION {"citationID":"0cm2bsOO","properties":{"formattedCitation":"({\\i{}What Is Graphic Design? | Interaction Design Foundation})","plainCitation":"(What Is Graphic Design? | Interaction Design Foundation)","noteIndex":0},"citationItems":[{"id":203,"uris":["http://zotero.org/users/local/vDOrLj7p/items/SMHY4LSN"],"uri":["http://zotero.org/users/local/vDOrLj7p/items/SMHY4LSN"],"itemData":{"id":203,"type":"webpage","title":"What is Graphic Design? | Interaction Design Foundation","URL":"https://www.interaction-design.org/literature/topics/graphic-design","accessed":{"date-parts":[["2019",11,13]]}}}],"schema":"https://github.com/citation-style-language/schema/raw/master/csl-citation.json"} </w:instrText>
      </w:r>
      <w:r w:rsidR="00251E38">
        <w:fldChar w:fldCharType="separate"/>
      </w:r>
      <w:r w:rsidR="00251E38" w:rsidRPr="00251E38">
        <w:rPr>
          <w:rFonts w:ascii="Times New Roman" w:hAnsi="Times New Roman" w:cs="Times New Roman"/>
        </w:rPr>
        <w:t>(</w:t>
      </w:r>
      <w:r w:rsidR="00251E38" w:rsidRPr="00251E38">
        <w:rPr>
          <w:rFonts w:ascii="Times New Roman" w:hAnsi="Times New Roman" w:cs="Times New Roman"/>
          <w:i/>
          <w:iCs/>
        </w:rPr>
        <w:t>What Is Graphic Design? | Interaction Design Foundation</w:t>
      </w:r>
      <w:r w:rsidR="00251E38" w:rsidRPr="00251E38">
        <w:rPr>
          <w:rFonts w:ascii="Times New Roman" w:hAnsi="Times New Roman" w:cs="Times New Roman"/>
        </w:rPr>
        <w:t>)</w:t>
      </w:r>
      <w:r w:rsidR="00251E38">
        <w:fldChar w:fldCharType="end"/>
      </w:r>
      <w:r w:rsidR="00BB6D95">
        <w:t xml:space="preserve">. The color choice should be in accordance to </w:t>
      </w:r>
      <w:r w:rsidR="00E411C0">
        <w:t xml:space="preserve">the organization as well as should be according to </w:t>
      </w:r>
      <w:r w:rsidR="00F8586C">
        <w:t>users’</w:t>
      </w:r>
      <w:r w:rsidR="00E411C0">
        <w:t xml:space="preserve"> expectations.</w:t>
      </w:r>
      <w:r w:rsidR="007C0EC9">
        <w:t xml:space="preserve"> The most important points to consider while designing are that it must strike with the psychol</w:t>
      </w:r>
      <w:r w:rsidR="00641613">
        <w:t>ogy of users which in</w:t>
      </w:r>
      <w:r w:rsidR="000153D0">
        <w:t>clude balance and symmetry, repeti</w:t>
      </w:r>
      <w:r w:rsidR="00641613">
        <w:t>tion, pattern, flow, typography, thirds rule and the golden ratio</w:t>
      </w:r>
      <w:r w:rsidR="00E54F58">
        <w:fldChar w:fldCharType="begin"/>
      </w:r>
      <w:r w:rsidR="00E54F58">
        <w:instrText xml:space="preserve"> ADDIN ZOTERO_ITEM CSL_CITATION {"citationID":"dMlQ04Cz","properties":{"formattedCitation":"({\\i{}Visual Representation | The Encyclopedia of Human-Computer Interaction, 2nd Ed.})","plainCitation":"(Visual Representation | The Encyclopedia of Human-Computer Interaction, 2nd Ed.)","noteIndex":0},"citationItems":[{"id":205,"uris":["http://zotero.org/users/local/vDOrLj7p/items/RYHT99TF"],"uri":["http://zotero.org/users/local/vDOrLj7p/items/RYHT99TF"],"itemData":{"id":205,"type":"webpage","title":"Visual Representation | The Encyclopedia of Human-Computer Interaction, 2nd Ed.","URL":"https://www.interaction-design.org/literature/book/the-encyclopedia-of-human-computer-interaction-2nd-ed/visual-representation","accessed":{"date-parts":[["2019",11,13]]}}}],"schema":"https://github.com/citation-style-language/schema/raw/master/csl-citation.json"} </w:instrText>
      </w:r>
      <w:r w:rsidR="00E54F58">
        <w:fldChar w:fldCharType="separate"/>
      </w:r>
      <w:r w:rsidR="00E54F58" w:rsidRPr="00E54F58">
        <w:rPr>
          <w:rFonts w:ascii="Times New Roman" w:hAnsi="Times New Roman" w:cs="Times New Roman"/>
        </w:rPr>
        <w:t>(</w:t>
      </w:r>
      <w:r w:rsidR="00E54F58" w:rsidRPr="00E54F58">
        <w:rPr>
          <w:rFonts w:ascii="Times New Roman" w:hAnsi="Times New Roman" w:cs="Times New Roman"/>
          <w:i/>
          <w:iCs/>
        </w:rPr>
        <w:t>Visual Representation | The Encyclopedia of Human-Computer Interaction, 2nd Ed.</w:t>
      </w:r>
      <w:r w:rsidR="00E54F58" w:rsidRPr="00E54F58">
        <w:rPr>
          <w:rFonts w:ascii="Times New Roman" w:hAnsi="Times New Roman" w:cs="Times New Roman"/>
        </w:rPr>
        <w:t>)</w:t>
      </w:r>
      <w:r w:rsidR="00E54F58">
        <w:fldChar w:fldCharType="end"/>
      </w:r>
      <w:r w:rsidR="00641613">
        <w:t xml:space="preserve">. </w:t>
      </w:r>
      <w:r w:rsidR="00E411C0">
        <w:t xml:space="preserve"> </w:t>
      </w:r>
    </w:p>
    <w:p w14:paraId="5BC40879" w14:textId="77777777" w:rsidR="007C3263" w:rsidRDefault="001B6884" w:rsidP="00652588">
      <w:r>
        <w:t xml:space="preserve">In the 1950s and onward </w:t>
      </w:r>
      <w:r w:rsidR="007B538D">
        <w:t>world started its approach</w:t>
      </w:r>
      <w:r w:rsidR="00307B2A">
        <w:t xml:space="preserve"> to the digital era that we enjoy currently. The adoption of various home computers </w:t>
      </w:r>
      <w:r w:rsidR="00BC00D4">
        <w:t>is considered as the advancement in technology</w:t>
      </w:r>
      <w:r w:rsidR="007B538D">
        <w:t xml:space="preserve"> </w:t>
      </w:r>
      <w:r w:rsidR="0088015C">
        <w:t xml:space="preserve">as compared to the printing press invention </w:t>
      </w:r>
      <w:r w:rsidR="00A53BAB">
        <w:t xml:space="preserve">which usher in the mass communication new age as well as granted access to digital software </w:t>
      </w:r>
      <w:r w:rsidR="00A725E0">
        <w:t xml:space="preserve">to create new methodologies for art. </w:t>
      </w:r>
      <w:r w:rsidR="0007208F">
        <w:t xml:space="preserve">In 1990, the software Adobe Photoshop is </w:t>
      </w:r>
      <w:r w:rsidR="008F3328">
        <w:t xml:space="preserve">released for the first time </w:t>
      </w:r>
      <w:r w:rsidR="00D814A5">
        <w:t xml:space="preserve">even though it completely changed the graphic design face. </w:t>
      </w:r>
      <w:r w:rsidR="0089287E">
        <w:t xml:space="preserve">The creation of photo manipulation formed the entirely new category in graphic designing which blends the features of CGI, illustration, and photography. </w:t>
      </w:r>
      <w:r w:rsidR="00A72071">
        <w:t xml:space="preserve">At </w:t>
      </w:r>
      <w:r w:rsidR="00A72071">
        <w:lastRenderedPageBreak/>
        <w:t xml:space="preserve">the same time, it also changed the branding nature to fulfill </w:t>
      </w:r>
      <w:r w:rsidR="00FC16F5">
        <w:t xml:space="preserve">the needs of </w:t>
      </w:r>
      <w:r w:rsidR="00A72071">
        <w:t xml:space="preserve">changing times. </w:t>
      </w:r>
      <w:r w:rsidR="0007208F">
        <w:t xml:space="preserve"> </w:t>
      </w:r>
      <w:r w:rsidR="00CC6894">
        <w:t xml:space="preserve">MTV was the first organization that </w:t>
      </w:r>
      <w:r w:rsidR="00421D31">
        <w:t>brings t</w:t>
      </w:r>
      <w:r w:rsidR="00527684">
        <w:t>he new technique of logo usage.</w:t>
      </w:r>
      <w:r w:rsidR="00D058F2">
        <w:t xml:space="preserve"> </w:t>
      </w:r>
      <w:r w:rsidR="00375582">
        <w:t xml:space="preserve"> </w:t>
      </w:r>
      <w:r w:rsidR="00D01A6F">
        <w:t xml:space="preserve"> </w:t>
      </w:r>
      <w:r w:rsidR="007E5C4F">
        <w:t xml:space="preserve"> </w:t>
      </w:r>
    </w:p>
    <w:p w14:paraId="7203E5E1" w14:textId="77777777" w:rsidR="00291500" w:rsidRDefault="001B6884" w:rsidP="0006488E">
      <w:r>
        <w:t xml:space="preserve">The design </w:t>
      </w:r>
      <w:r w:rsidR="002D030D">
        <w:t>professionals’</w:t>
      </w:r>
      <w:r>
        <w:t xml:space="preserve"> standard industry is </w:t>
      </w:r>
      <w:r w:rsidR="003339BC">
        <w:t xml:space="preserve">Adobe Creative Cloud </w:t>
      </w:r>
      <w:r w:rsidR="002D030D">
        <w:t>it</w:t>
      </w:r>
      <w:r w:rsidR="00D572E4">
        <w:t>s depth and range in its tool S</w:t>
      </w:r>
      <w:r w:rsidR="002D030D">
        <w:t>uit cannot be rivaled</w:t>
      </w:r>
      <w:r w:rsidR="00B1753A">
        <w:t xml:space="preserve"> through any other organization. But everything comes with the price each designer needs to pay the entire suite price which starts from 50 euro a month </w:t>
      </w:r>
      <w:r w:rsidR="006722AE">
        <w:t>in case the designer is paying the price annually while 80 euro per month if the</w:t>
      </w:r>
      <w:r w:rsidR="006722AE" w:rsidRPr="006722AE">
        <w:t xml:space="preserve"> </w:t>
      </w:r>
      <w:r w:rsidR="006722AE">
        <w:t xml:space="preserve">designer is paying on </w:t>
      </w:r>
      <w:r w:rsidR="00F60AAA">
        <w:t>monthly</w:t>
      </w:r>
      <w:r w:rsidR="006722AE">
        <w:t xml:space="preserve"> basis. </w:t>
      </w:r>
      <w:r w:rsidR="00F60AAA">
        <w:t xml:space="preserve">This is too much price. Though it gives access to Illustrator, Photoshop, After Effects, InDesign and various more. </w:t>
      </w:r>
      <w:r w:rsidR="00D127B4">
        <w:t>In</w:t>
      </w:r>
      <w:r w:rsidR="00870CB9">
        <w:t xml:space="preserve"> </w:t>
      </w:r>
      <w:r w:rsidR="00D127B4">
        <w:t xml:space="preserve">case the designer wants to </w:t>
      </w:r>
      <w:r w:rsidR="00683E4E">
        <w:t>remain accurate and multi-disciplined the person is required to share the workflow regular</w:t>
      </w:r>
      <w:r w:rsidR="00DE7CA9">
        <w:t xml:space="preserve">ly with several other designers. </w:t>
      </w:r>
      <w:r w:rsidR="009A7017">
        <w:t xml:space="preserve">However, in case the designer work purely revolves around </w:t>
      </w:r>
      <w:r w:rsidR="000B2DB8">
        <w:t xml:space="preserve">photo-manipulating, photo-editing, and vector design then this is not the only choice. </w:t>
      </w:r>
      <w:r w:rsidR="00E56F7A">
        <w:t xml:space="preserve">Through Serif the designer can get excellent tools which include Affinity Photo and Affinity Designer </w:t>
      </w:r>
      <w:r w:rsidR="00766997">
        <w:t xml:space="preserve">which even also need Illustrator and Photoshop in some of these areas. It also costs almost 50 euros for each with the free updates. </w:t>
      </w:r>
      <w:r w:rsidR="004609FD">
        <w:t xml:space="preserve">The compatibility </w:t>
      </w:r>
      <w:r w:rsidR="00EF7B9F">
        <w:t xml:space="preserve">means </w:t>
      </w:r>
      <w:r w:rsidR="004609FD">
        <w:t xml:space="preserve">of </w:t>
      </w:r>
      <w:r w:rsidR="00184104">
        <w:t>superb</w:t>
      </w:r>
      <w:r w:rsidR="004609FD">
        <w:t xml:space="preserve"> file can collaborate with the users of Illustrator and Photoshop as well. </w:t>
      </w:r>
      <w:r w:rsidR="00184104">
        <w:t xml:space="preserve">Another worthy investment is Corel Painter 2018, it is for those artists who want that their artwork will </w:t>
      </w:r>
      <w:r w:rsidR="00DB44F5">
        <w:t xml:space="preserve">look more authentic </w:t>
      </w:r>
      <w:r w:rsidR="00425A8B">
        <w:t xml:space="preserve">and give the painterly feeling. </w:t>
      </w:r>
      <w:r w:rsidR="00521A34">
        <w:t xml:space="preserve">For a long time, Adobe is considered as the number one software </w:t>
      </w:r>
      <w:r w:rsidR="00214475">
        <w:t>especially</w:t>
      </w:r>
      <w:r w:rsidR="001F2735">
        <w:t xml:space="preserve"> for those designers who could afford the packages of Creative Cloud. </w:t>
      </w:r>
      <w:r w:rsidR="00943DA5">
        <w:t xml:space="preserve">Adobe offers the tools for leading industries which consist of </w:t>
      </w:r>
      <w:r w:rsidR="00137F3E">
        <w:t>Illustrator CC, InDesign CC, Photoshop CC,</w:t>
      </w:r>
      <w:r w:rsidR="00184104">
        <w:t xml:space="preserve"> </w:t>
      </w:r>
      <w:r w:rsidR="00137F3E">
        <w:t>and various other</w:t>
      </w:r>
      <w:r w:rsidR="00076051">
        <w:t xml:space="preserve">s that are too </w:t>
      </w:r>
      <w:r w:rsidR="00933EDA">
        <w:t>tempting</w:t>
      </w:r>
      <w:r w:rsidR="00076051">
        <w:t xml:space="preserve"> and unable to resist</w:t>
      </w:r>
      <w:r w:rsidR="00137F3E">
        <w:t xml:space="preserve">. </w:t>
      </w:r>
    </w:p>
    <w:p w14:paraId="0A85FF26" w14:textId="1A96CE92" w:rsidR="0006488E" w:rsidRDefault="003C432A" w:rsidP="0006488E">
      <w:r>
        <w:t xml:space="preserve">Well in case the person cannot afford the Creative Cloud package here is another option for them, there are almost six </w:t>
      </w:r>
      <w:r w:rsidR="00061997">
        <w:t>alternatives for Adobe Creative Cloud</w:t>
      </w:r>
      <w:r w:rsidR="00683E4E">
        <w:t xml:space="preserve"> </w:t>
      </w:r>
      <w:r w:rsidR="00004B2B">
        <w:t>which are free and downloadable.</w:t>
      </w:r>
      <w:r w:rsidR="00706208">
        <w:t xml:space="preserve"> The alternative of </w:t>
      </w:r>
      <w:r w:rsidR="00221D81">
        <w:t>‘Photoshop’ is ‘Pixlr’</w:t>
      </w:r>
      <w:r w:rsidR="008177C7">
        <w:t xml:space="preserve"> this is one of the best shouts. Although it </w:t>
      </w:r>
      <w:r w:rsidR="008177C7">
        <w:lastRenderedPageBreak/>
        <w:t>is purely designed for non-</w:t>
      </w:r>
      <w:r w:rsidR="00104F75">
        <w:t>professionals</w:t>
      </w:r>
      <w:r w:rsidR="00920596">
        <w:t xml:space="preserve"> the photo editors </w:t>
      </w:r>
      <w:r w:rsidR="00207B1B">
        <w:t xml:space="preserve">set that is based on clouds consist of few of the advanced tools which include </w:t>
      </w:r>
      <w:r w:rsidR="00AE0936">
        <w:t xml:space="preserve">removal of red-eye, teeth whitening and cropping. </w:t>
      </w:r>
      <w:r w:rsidR="00A97B92">
        <w:t>This software application is suitable for both Android and iOS and can be utilize</w:t>
      </w:r>
      <w:r w:rsidR="006F3551">
        <w:t xml:space="preserve">d as a desktop application on tablets and smartphones.  </w:t>
      </w:r>
      <w:r w:rsidR="00244D20">
        <w:t xml:space="preserve">It can also be utilized in the form of a web app. </w:t>
      </w:r>
      <w:r w:rsidR="00657C5C">
        <w:t>Its la</w:t>
      </w:r>
      <w:r w:rsidR="00B82AD9">
        <w:t>y</w:t>
      </w:r>
      <w:r w:rsidR="00657C5C">
        <w:t xml:space="preserve">out is also similar to Photoshop, the software Pixlr </w:t>
      </w:r>
      <w:r w:rsidR="00757E8F">
        <w:t>is very easier to use if the person is already familiar with Adobe Software.</w:t>
      </w:r>
      <w:r w:rsidR="008177C7">
        <w:t xml:space="preserve"> </w:t>
      </w:r>
      <w:r w:rsidR="00F762BC">
        <w:t xml:space="preserve">‘RawTherapee’ is the alternative of ‘Lightroom’ </w:t>
      </w:r>
      <w:r w:rsidR="001637B0">
        <w:t xml:space="preserve">as the name suggests this software can be used for </w:t>
      </w:r>
      <w:r w:rsidR="00533349">
        <w:t>editing the photo files which are raw</w:t>
      </w:r>
      <w:r w:rsidR="00C838CE">
        <w:t xml:space="preserve"> and also the other formats. </w:t>
      </w:r>
      <w:r w:rsidR="00683FCB">
        <w:t xml:space="preserve">With the </w:t>
      </w:r>
      <w:r w:rsidR="007F037B">
        <w:t>extensive</w:t>
      </w:r>
      <w:r w:rsidR="00683FCB">
        <w:t xml:space="preserve"> </w:t>
      </w:r>
      <w:r w:rsidR="00F1303D">
        <w:t xml:space="preserve">range of </w:t>
      </w:r>
      <w:r w:rsidR="00683FCB">
        <w:t xml:space="preserve">editing </w:t>
      </w:r>
      <w:r w:rsidR="004B00B4">
        <w:t>tools</w:t>
      </w:r>
      <w:r w:rsidR="00F1303D">
        <w:t>,</w:t>
      </w:r>
      <w:r w:rsidR="004B00B4">
        <w:t xml:space="preserve"> the person can get the ab</w:t>
      </w:r>
      <w:r w:rsidR="00F1303D">
        <w:t xml:space="preserve">ility to boost colors, correct </w:t>
      </w:r>
      <w:r w:rsidR="004B00B4">
        <w:t>distortion as well as recover the details</w:t>
      </w:r>
      <w:r w:rsidR="00160538">
        <w:t xml:space="preserve">. Although they are not the basic abilities </w:t>
      </w:r>
      <w:r w:rsidR="006E5A64">
        <w:t xml:space="preserve">because of their advanced options, the RawTherapee allow their users </w:t>
      </w:r>
      <w:r w:rsidR="0079388B">
        <w:t xml:space="preserve">that they can </w:t>
      </w:r>
      <w:r w:rsidR="00712EDB">
        <w:t>modify</w:t>
      </w:r>
      <w:r w:rsidR="0079388B">
        <w:t xml:space="preserve"> their photos until they look exactly as desired. </w:t>
      </w:r>
      <w:r w:rsidR="00DF35DF">
        <w:t xml:space="preserve">‘Inkscape’ is the alternative of </w:t>
      </w:r>
      <w:r w:rsidR="00303A10">
        <w:t>‘</w:t>
      </w:r>
      <w:r w:rsidR="00DF35DF">
        <w:t>Illustrator</w:t>
      </w:r>
      <w:r w:rsidR="00303A10">
        <w:t>’</w:t>
      </w:r>
      <w:r w:rsidR="00DF35DF">
        <w:t xml:space="preserve"> </w:t>
      </w:r>
      <w:r w:rsidR="00341A09">
        <w:t xml:space="preserve">which focused on the format of SVG, </w:t>
      </w:r>
      <w:r w:rsidR="007F542E">
        <w:t xml:space="preserve">it is supported through </w:t>
      </w:r>
      <w:r w:rsidR="002C133C">
        <w:t xml:space="preserve">advanced features which are unable to find anywhere which consist of markers, </w:t>
      </w:r>
      <w:r w:rsidR="009C1761">
        <w:t xml:space="preserve">alpha blending and </w:t>
      </w:r>
      <w:r w:rsidR="002C133C">
        <w:t>cloned objects.</w:t>
      </w:r>
      <w:r w:rsidR="00341A09">
        <w:t xml:space="preserve"> </w:t>
      </w:r>
      <w:r w:rsidR="00505DF0">
        <w:t xml:space="preserve">It is the best replacement of Illustrator as </w:t>
      </w:r>
      <w:r w:rsidR="002831C7">
        <w:t xml:space="preserve">it supports various color modes. </w:t>
      </w:r>
      <w:r w:rsidR="00C22EBD">
        <w:t xml:space="preserve">Immediately </w:t>
      </w:r>
      <w:r w:rsidR="00BB58CB">
        <w:t xml:space="preserve">the user will notice that </w:t>
      </w:r>
      <w:r w:rsidR="00C22EBD">
        <w:t>Inscape</w:t>
      </w:r>
      <w:r w:rsidR="00BB58CB">
        <w:t xml:space="preserve"> possesses a </w:t>
      </w:r>
      <w:r w:rsidR="00B174BC">
        <w:t>simpler</w:t>
      </w:r>
      <w:r w:rsidR="00BB58CB">
        <w:t xml:space="preserve"> interface as compared to Illustrator which does not mean that </w:t>
      </w:r>
      <w:r w:rsidR="00A30EC3">
        <w:t xml:space="preserve">it cannot develop </w:t>
      </w:r>
      <w:r w:rsidR="00A35163">
        <w:t xml:space="preserve">detailed and </w:t>
      </w:r>
      <w:r w:rsidR="00B174BC">
        <w:t>intricate</w:t>
      </w:r>
      <w:r w:rsidR="00A007BA">
        <w:t xml:space="preserve"> artwork. </w:t>
      </w:r>
      <w:r w:rsidR="00B174BC">
        <w:t xml:space="preserve">It can be used on </w:t>
      </w:r>
      <w:r w:rsidR="004D12BE">
        <w:t xml:space="preserve">MAC, Windows or Linux. </w:t>
      </w:r>
      <w:r w:rsidR="004B17B9">
        <w:t>‘Scribus’ is the alternative of ‘InDesign’</w:t>
      </w:r>
      <w:r w:rsidR="00E00AB8">
        <w:t xml:space="preserve"> because of its zero price tag and reliability it can be used as the alternative of InDesign</w:t>
      </w:r>
      <w:r w:rsidR="009C7B9C">
        <w:t>. This professional program of page layout is appropriate for Linux, Mac and Windows operating systems.</w:t>
      </w:r>
      <w:r w:rsidR="008C3780">
        <w:t xml:space="preserve"> Its features consist of </w:t>
      </w:r>
      <w:r w:rsidR="00D2333F">
        <w:t>spot colors, CMYK colors as well as the creation of versatile PDF</w:t>
      </w:r>
      <w:r w:rsidR="00411A16">
        <w:t>. This software also supports the tools of vector drawing</w:t>
      </w:r>
      <w:r w:rsidR="00BC1C9F">
        <w:t>.</w:t>
      </w:r>
      <w:r w:rsidR="00FC7CEB">
        <w:t xml:space="preserve"> </w:t>
      </w:r>
      <w:r w:rsidR="00747EA7">
        <w:t>‘DaVinci Resolve' is the alternative for 'Premiere Pro' which is an efficient tool for video editing</w:t>
      </w:r>
      <w:r w:rsidR="00187220">
        <w:t xml:space="preserve">. </w:t>
      </w:r>
      <w:r w:rsidR="005D7ECB">
        <w:t xml:space="preserve">This tool is used in big-budget TV productions and films. </w:t>
      </w:r>
      <w:r w:rsidR="00DB1AF2">
        <w:t xml:space="preserve">Although, it is the free package that could run at any operating software Mac, Linux, and Windows. </w:t>
      </w:r>
      <w:r w:rsidR="009E7C6D">
        <w:t xml:space="preserve">It is specialized in audios of post-production </w:t>
      </w:r>
      <w:r w:rsidR="009E7C6D">
        <w:lastRenderedPageBreak/>
        <w:t xml:space="preserve">and color correction it includes the features of </w:t>
      </w:r>
      <w:r w:rsidR="00521797">
        <w:t xml:space="preserve">basic color wheels and curve editors. </w:t>
      </w:r>
      <w:r w:rsidR="005E7D33">
        <w:t xml:space="preserve">It also tracks facial recognition also provides users with change lip color, skin tones, and eye. </w:t>
      </w:r>
      <w:r w:rsidR="00365CF0">
        <w:t xml:space="preserve">‘Blender’ is the alternative of </w:t>
      </w:r>
      <w:r w:rsidR="00047919">
        <w:t>‘After Effects’</w:t>
      </w:r>
      <w:r w:rsidR="000517D7">
        <w:t xml:space="preserve">, although no </w:t>
      </w:r>
      <w:r w:rsidR="00650EA7">
        <w:t xml:space="preserve">software is exactly similar to ‘After Effects’ but this software fill most of the gaps. </w:t>
      </w:r>
      <w:r w:rsidR="006825BB">
        <w:t>It is a free package for the users of Linux, Mac, and Windows though it is used to develop animated graphics and visual effects in 3D</w:t>
      </w:r>
      <w:r w:rsidR="0027423B">
        <w:t xml:space="preserve"> which seems</w:t>
      </w:r>
      <w:r w:rsidR="006825BB">
        <w:t xml:space="preserve"> ultra-realistic</w:t>
      </w:r>
      <w:r w:rsidR="00ED5C02">
        <w:t>. Through this software, users can develop jaw-dropping artworks</w:t>
      </w:r>
      <w:r w:rsidR="00470F3F">
        <w:t xml:space="preserve"> with the added dimensions</w:t>
      </w:r>
      <w:r w:rsidR="00ED5C02">
        <w:t xml:space="preserve">. </w:t>
      </w:r>
      <w:r w:rsidR="00564652">
        <w:t xml:space="preserve">These are some of the software that can be used as the alternative of the expert software </w:t>
      </w:r>
      <w:r w:rsidR="00CC3E4B">
        <w:t>although they only provide basic functions for free for advanced effects i</w:t>
      </w:r>
      <w:r w:rsidR="00EB3EC3">
        <w:t>t is required to use other tools such as Fusion editor for visual effects and Filmora for video editing</w:t>
      </w:r>
      <w:r w:rsidR="0077047C">
        <w:fldChar w:fldCharType="begin"/>
      </w:r>
      <w:r w:rsidR="0077047C">
        <w:instrText xml:space="preserve"> ADDIN ZOTERO_ITEM CSL_CITATION {"citationID":"wshrKIRV","properties":{"formattedCitation":"({\\i{}6 Amazing Free Adobe CC Alternatives | Creative Bloq})","plainCitation":"(6 Amazing Free Adobe CC Alternatives | Creative Bloq)","noteIndex":0},"citationItems":[{"id":207,"uris":["http://zotero.org/users/local/vDOrLj7p/items/97ZPGUBT"],"uri":["http://zotero.org/users/local/vDOrLj7p/items/97ZPGUBT"],"itemData":{"id":207,"type":"webpage","title":"6 amazing free Adobe CC alternatives | Creative Bloq","URL":"https://www.creativebloq.com/features/6-amazing-free-adobe-cc-alternatives","accessed":{"date-parts":[["2019",11,13]]}}}],"schema":"https://github.com/citation-style-language/schema/raw/master/csl-citation.json"} </w:instrText>
      </w:r>
      <w:r w:rsidR="0077047C">
        <w:fldChar w:fldCharType="separate"/>
      </w:r>
      <w:r w:rsidR="0077047C" w:rsidRPr="0077047C">
        <w:rPr>
          <w:rFonts w:ascii="Times New Roman" w:hAnsi="Times New Roman" w:cs="Times New Roman"/>
        </w:rPr>
        <w:t>(</w:t>
      </w:r>
      <w:r w:rsidR="0077047C" w:rsidRPr="0077047C">
        <w:rPr>
          <w:rFonts w:ascii="Times New Roman" w:hAnsi="Times New Roman" w:cs="Times New Roman"/>
          <w:i/>
          <w:iCs/>
        </w:rPr>
        <w:t>6 Amazing Free Adobe CC Alternatives | Creative Bloq</w:t>
      </w:r>
      <w:r w:rsidR="0077047C" w:rsidRPr="0077047C">
        <w:rPr>
          <w:rFonts w:ascii="Times New Roman" w:hAnsi="Times New Roman" w:cs="Times New Roman"/>
        </w:rPr>
        <w:t>)</w:t>
      </w:r>
      <w:r w:rsidR="0077047C">
        <w:fldChar w:fldCharType="end"/>
      </w:r>
      <w:r w:rsidR="00EB3EC3">
        <w:t xml:space="preserve">. </w:t>
      </w:r>
    </w:p>
    <w:p w14:paraId="519A0B94" w14:textId="2629D7CC" w:rsidR="0006488E" w:rsidRDefault="001B6884" w:rsidP="0006488E">
      <w:r>
        <w:t>Adobe Suit</w:t>
      </w:r>
      <w:r w:rsidR="003461F2">
        <w:t>e</w:t>
      </w:r>
      <w:r>
        <w:t xml:space="preserve"> is the industrial standard </w:t>
      </w:r>
      <w:r w:rsidR="00963184">
        <w:t>which includes Lightroom, Photoshop, Illustrator, and InDesign</w:t>
      </w:r>
      <w:r w:rsidR="00BF617A">
        <w:t>.</w:t>
      </w:r>
      <w:r w:rsidR="00963184">
        <w:t xml:space="preserve"> </w:t>
      </w:r>
      <w:r w:rsidR="00B63B74">
        <w:t xml:space="preserve">This software usability is incredible. </w:t>
      </w:r>
      <w:r w:rsidR="000063C7">
        <w:t xml:space="preserve">Illustrator is the cleanest and efficient application for vector </w:t>
      </w:r>
      <w:r w:rsidR="000F37DF">
        <w:t>production</w:t>
      </w:r>
      <w:r w:rsidR="00B4387E">
        <w:t xml:space="preserve">, InDesign is one of the beautiful application for the development of </w:t>
      </w:r>
      <w:r w:rsidR="000D1B4D">
        <w:t>the documents that are ready for printing</w:t>
      </w:r>
      <w:r w:rsidR="00EA74C0">
        <w:t xml:space="preserve">. Lightroom is the super slim Photoshop version </w:t>
      </w:r>
      <w:r w:rsidR="001249DF">
        <w:t>particularly developed for the photographers th</w:t>
      </w:r>
      <w:r w:rsidR="00E0014C">
        <w:t>at can easily and quickly make</w:t>
      </w:r>
      <w:r w:rsidR="001249DF">
        <w:t xml:space="preserve"> few of its common edits but not </w:t>
      </w:r>
      <w:r w:rsidR="00A34AA9">
        <w:t>as hard as</w:t>
      </w:r>
      <w:r w:rsidR="001249DF">
        <w:t xml:space="preserve"> Photoshop. </w:t>
      </w:r>
      <w:r w:rsidR="000F37DF">
        <w:t xml:space="preserve"> </w:t>
      </w:r>
      <w:r w:rsidR="00B63B74">
        <w:t xml:space="preserve"> </w:t>
      </w:r>
    </w:p>
    <w:p w14:paraId="1DBAFE24" w14:textId="2E487F9B" w:rsidR="00E614DD" w:rsidRDefault="001B6884" w:rsidP="0006488E">
      <w:r>
        <w:t>The major objective</w:t>
      </w:r>
      <w:r w:rsidR="001B2CD8">
        <w:t xml:space="preserve"> of graphic designing is to display the information harmoniously which should follow both usability and beauty trends.</w:t>
      </w:r>
      <w:r w:rsidR="000659A1">
        <w:t xml:space="preserve"> The correct and trustworthy visual presence is the one that gives the idea to the users.  </w:t>
      </w:r>
      <w:r w:rsidR="007760DD">
        <w:t>Through reviewing the past trends</w:t>
      </w:r>
      <w:r w:rsidR="00EE1D9A">
        <w:t>,</w:t>
      </w:r>
      <w:r w:rsidR="007760DD">
        <w:t xml:space="preserve"> </w:t>
      </w:r>
      <w:r w:rsidR="00EE1D9A">
        <w:t>the current</w:t>
      </w:r>
      <w:r>
        <w:t xml:space="preserve"> </w:t>
      </w:r>
      <w:r w:rsidR="00EE1D9A">
        <w:t xml:space="preserve">portable hardware is </w:t>
      </w:r>
      <w:r w:rsidR="008C2B1B">
        <w:t>easier</w:t>
      </w:r>
      <w:r w:rsidR="00EE1D9A">
        <w:t xml:space="preserve"> and made the design simple. </w:t>
      </w:r>
      <w:r w:rsidR="008C2B1B">
        <w:t>The resolution and processing power</w:t>
      </w:r>
      <w:r w:rsidR="008303D6">
        <w:t xml:space="preserve"> will enhance although it would never stop. The technological advancement is constantly pushing graphic designing through every angle. </w:t>
      </w:r>
      <w:r w:rsidR="00522ECD">
        <w:t xml:space="preserve">Even each small step is </w:t>
      </w:r>
      <w:r w:rsidR="00186729">
        <w:t xml:space="preserve">worth appreciating such as the power-up technology in the video games. </w:t>
      </w:r>
      <w:r w:rsidR="001D7AA5">
        <w:t xml:space="preserve">It is the same as shedding the older skin and </w:t>
      </w:r>
      <w:r w:rsidR="001D7AA5">
        <w:lastRenderedPageBreak/>
        <w:t xml:space="preserve">replacing it with the new one. </w:t>
      </w:r>
      <w:r w:rsidR="00731AFA">
        <w:t>Though graphic designing is continuously enhancing but its core would always remain the same which is creativity</w:t>
      </w:r>
      <w:r w:rsidR="00C959E4">
        <w:fldChar w:fldCharType="begin"/>
      </w:r>
      <w:r w:rsidR="00C959E4">
        <w:instrText xml:space="preserve"> ADDIN ZOTERO_ITEM CSL_CITATION {"citationID":"6czTdsmj","properties":{"formattedCitation":"({\\i{}Trends in Graphic Design Technology You Need to Know about - 99designs})","plainCitation":"(Trends in Graphic Design Technology You Need to Know about - 99designs)","noteIndex":0},"citationItems":[{"id":209,"uris":["http://zotero.org/users/local/vDOrLj7p/items/SD8L2ER9"],"uri":["http://zotero.org/users/local/vDOrLj7p/items/SD8L2ER9"],"itemData":{"id":209,"type":"webpage","title":"Trends in graphic design technology you need to know about - 99designs","URL":"https://99designs.com/blog/trends/graphic-design-technology-trends/","accessed":{"date-parts":[["2019",11,13]]}}}],"schema":"https://github.com/citation-style-language/schema/raw/master/csl-citation.json"} </w:instrText>
      </w:r>
      <w:r w:rsidR="00C959E4">
        <w:fldChar w:fldCharType="separate"/>
      </w:r>
      <w:r w:rsidR="00C959E4" w:rsidRPr="00C959E4">
        <w:rPr>
          <w:rFonts w:ascii="Times New Roman" w:hAnsi="Times New Roman" w:cs="Times New Roman"/>
        </w:rPr>
        <w:t>(</w:t>
      </w:r>
      <w:r w:rsidR="00C959E4" w:rsidRPr="00C959E4">
        <w:rPr>
          <w:rFonts w:ascii="Times New Roman" w:hAnsi="Times New Roman" w:cs="Times New Roman"/>
          <w:i/>
          <w:iCs/>
        </w:rPr>
        <w:t>Trends in Graphic Design Technology You Need to Know about - 99designs</w:t>
      </w:r>
      <w:r w:rsidR="00C959E4" w:rsidRPr="00C959E4">
        <w:rPr>
          <w:rFonts w:ascii="Times New Roman" w:hAnsi="Times New Roman" w:cs="Times New Roman"/>
        </w:rPr>
        <w:t>)</w:t>
      </w:r>
      <w:r w:rsidR="00C959E4">
        <w:fldChar w:fldCharType="end"/>
      </w:r>
      <w:r w:rsidR="00731AFA">
        <w:t xml:space="preserve">. </w:t>
      </w:r>
      <w:r w:rsidR="00777144">
        <w:t>Through artificial intelligence, people have more tools in access as compared to before</w:t>
      </w:r>
      <w:r w:rsidR="00FF7625">
        <w:t xml:space="preserve">. Now, it becomes easier to tweak any design and designer can make it more presentable easily through software technologies. </w:t>
      </w:r>
      <w:r w:rsidR="005F409B">
        <w:t>The top trends of graphic designing in 2019 are: 3D design through 3D people can recreate the world around them</w:t>
      </w:r>
      <w:r w:rsidR="005353BC">
        <w:t xml:space="preserve"> and can develop new dimensions and </w:t>
      </w:r>
      <w:r w:rsidR="007D27D1">
        <w:t>the environment in</w:t>
      </w:r>
      <w:r w:rsidR="005353BC">
        <w:t xml:space="preserve"> their surroundings</w:t>
      </w:r>
      <w:r w:rsidR="007D27D1">
        <w:t>.</w:t>
      </w:r>
      <w:r w:rsidR="005056DB">
        <w:t xml:space="preserve"> The trend of less </w:t>
      </w:r>
      <w:r w:rsidR="000F7494">
        <w:t>is</w:t>
      </w:r>
      <w:r w:rsidR="005056DB">
        <w:t xml:space="preserve"> more also become dominant in recent years</w:t>
      </w:r>
      <w:r w:rsidR="0063623F">
        <w:t xml:space="preserve">. In current trends, flat design and realism are more concentrated </w:t>
      </w:r>
      <w:r w:rsidR="00E27475">
        <w:t xml:space="preserve">as the mixture of both made the design appear in 3D. </w:t>
      </w:r>
      <w:r w:rsidR="00D334B7">
        <w:t>The</w:t>
      </w:r>
      <w:r w:rsidR="00F0193A">
        <w:t xml:space="preserve"> approach of ‘Eclectic’ </w:t>
      </w:r>
      <w:r w:rsidR="009B4DE1">
        <w:t>this trend shifts the designer from rigid layouts towards asymmetrical approaches.</w:t>
      </w:r>
      <w:r w:rsidR="00D334B7">
        <w:t xml:space="preserve"> The most important trend in 2019 is an open composition that doesn't give framed fines</w:t>
      </w:r>
      <w:r w:rsidR="009B4DE1">
        <w:t xml:space="preserve"> </w:t>
      </w:r>
      <w:r w:rsidR="00D334B7">
        <w:t xml:space="preserve">to design. </w:t>
      </w:r>
      <w:r w:rsidR="00CE1844">
        <w:t>This makes a spark in the design and also brings the audience in imagination</w:t>
      </w:r>
      <w:r w:rsidR="00B11B22">
        <w:fldChar w:fldCharType="begin"/>
      </w:r>
      <w:r w:rsidR="00B11B22">
        <w:instrText xml:space="preserve"> ADDIN ZOTERO_ITEM CSL_CITATION {"citationID":"HUyxB3Kt","properties":{"formattedCitation":"({\\i{}Top 5 Graphic Design Trends of 2019 | Adobe Blog})","plainCitation":"(Top 5 Graphic Design Trends of 2019 | Adobe Blog)","noteIndex":0},"citationItems":[{"id":211,"uris":["http://zotero.org/users/local/vDOrLj7p/items/EEQP3XKV"],"uri":["http://zotero.org/users/local/vDOrLj7p/items/EEQP3XKV"],"itemData":{"id":211,"type":"webpage","title":"Top 5 Graphic Design Trends of 2019 | Adobe Blog","URL":"https://theblog.adobe.com/top-5-graphic-design-trends-of-2019/","accessed":{"date-parts":[["2019",11,13]]}}}],"schema":"https://github.com/citation-style-language/schema/raw/master/csl-citation.json"} </w:instrText>
      </w:r>
      <w:r w:rsidR="00B11B22">
        <w:fldChar w:fldCharType="separate"/>
      </w:r>
      <w:r w:rsidR="00B11B22" w:rsidRPr="00B11B22">
        <w:rPr>
          <w:rFonts w:ascii="Times New Roman" w:hAnsi="Times New Roman" w:cs="Times New Roman"/>
        </w:rPr>
        <w:t>(</w:t>
      </w:r>
      <w:r w:rsidR="00B11B22" w:rsidRPr="00B11B22">
        <w:rPr>
          <w:rFonts w:ascii="Times New Roman" w:hAnsi="Times New Roman" w:cs="Times New Roman"/>
          <w:i/>
          <w:iCs/>
        </w:rPr>
        <w:t>Top 5 Graphic Design Trends of 2019 | Adobe Blog</w:t>
      </w:r>
      <w:r w:rsidR="00B11B22" w:rsidRPr="00B11B22">
        <w:rPr>
          <w:rFonts w:ascii="Times New Roman" w:hAnsi="Times New Roman" w:cs="Times New Roman"/>
        </w:rPr>
        <w:t>)</w:t>
      </w:r>
      <w:r w:rsidR="00B11B22">
        <w:fldChar w:fldCharType="end"/>
      </w:r>
      <w:r w:rsidR="00CE1844">
        <w:t>.</w:t>
      </w:r>
      <w:r w:rsidR="00F0193A">
        <w:t xml:space="preserve"> </w:t>
      </w:r>
      <w:r w:rsidR="005056DB">
        <w:t xml:space="preserve"> </w:t>
      </w:r>
      <w:r w:rsidR="005F409B">
        <w:t xml:space="preserve"> </w:t>
      </w:r>
      <w:r w:rsidR="00777144">
        <w:t xml:space="preserve"> </w:t>
      </w:r>
      <w:r w:rsidR="00EE1D9A">
        <w:t xml:space="preserve"> </w:t>
      </w:r>
      <w:r w:rsidR="00564652">
        <w:t xml:space="preserve"> </w:t>
      </w:r>
      <w:r w:rsidR="00650EA7">
        <w:t xml:space="preserve"> </w:t>
      </w:r>
    </w:p>
    <w:p w14:paraId="29B46899" w14:textId="77777777" w:rsidR="001646AB" w:rsidRDefault="001646AB" w:rsidP="00652588"/>
    <w:p w14:paraId="091D6DEF" w14:textId="77777777" w:rsidR="00315D71" w:rsidRDefault="00315D71" w:rsidP="00652588"/>
    <w:p w14:paraId="490F0DB7" w14:textId="77777777" w:rsidR="007C2654" w:rsidRDefault="007C2654" w:rsidP="00652588"/>
    <w:p w14:paraId="618DFF8B" w14:textId="77777777" w:rsidR="007C2654" w:rsidRDefault="007C2654" w:rsidP="00652588"/>
    <w:p w14:paraId="1F915E13" w14:textId="77777777" w:rsidR="007C2654" w:rsidRDefault="007C2654" w:rsidP="00652588"/>
    <w:p w14:paraId="26D2CBEE" w14:textId="77777777" w:rsidR="007C2654" w:rsidRDefault="007C2654" w:rsidP="00652588"/>
    <w:p w14:paraId="7FE638CE" w14:textId="77777777" w:rsidR="007C2654" w:rsidRDefault="007C2654" w:rsidP="00652588"/>
    <w:p w14:paraId="3E1E44C0" w14:textId="77777777" w:rsidR="007C2654" w:rsidRDefault="007C2654" w:rsidP="00652588"/>
    <w:p w14:paraId="2A4054CA" w14:textId="77777777" w:rsidR="007C2654" w:rsidRDefault="007C2654" w:rsidP="00652588"/>
    <w:p w14:paraId="5E26C470" w14:textId="77777777" w:rsidR="00FF456C" w:rsidRDefault="00FF456C" w:rsidP="00A92F45">
      <w:pPr>
        <w:ind w:firstLine="0"/>
      </w:pPr>
      <w:bookmarkStart w:id="0" w:name="_GoBack"/>
      <w:bookmarkEnd w:id="0"/>
    </w:p>
    <w:p w14:paraId="01019776" w14:textId="77777777" w:rsidR="007C2654" w:rsidRPr="00D031B8" w:rsidRDefault="001B6884" w:rsidP="007C2654">
      <w:pPr>
        <w:ind w:firstLine="0"/>
        <w:rPr>
          <w:b/>
        </w:rPr>
      </w:pPr>
      <w:r w:rsidRPr="00D031B8">
        <w:rPr>
          <w:b/>
        </w:rPr>
        <w:lastRenderedPageBreak/>
        <w:t>Work Cited</w:t>
      </w:r>
      <w:r w:rsidR="00D031B8">
        <w:rPr>
          <w:b/>
        </w:rPr>
        <w:t>:</w:t>
      </w:r>
    </w:p>
    <w:p w14:paraId="351C47AF" w14:textId="77777777" w:rsidR="00F72446" w:rsidRPr="00F72446" w:rsidRDefault="001B6884" w:rsidP="00F7244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72446">
        <w:rPr>
          <w:rFonts w:ascii="Times New Roman" w:hAnsi="Times New Roman" w:cs="Times New Roman"/>
          <w:i/>
          <w:iCs/>
        </w:rPr>
        <w:t>6 Amazing Free Adobe CC Alternatives | Creative Bloq</w:t>
      </w:r>
      <w:r w:rsidRPr="00F72446">
        <w:rPr>
          <w:rFonts w:ascii="Times New Roman" w:hAnsi="Times New Roman" w:cs="Times New Roman"/>
        </w:rPr>
        <w:t>. https://www.creativebloq.com/features/6-amazing-free-adobe-cc-alternatives. Accessed 13 Nov. 2019.</w:t>
      </w:r>
    </w:p>
    <w:p w14:paraId="18F6D8CC" w14:textId="77777777" w:rsidR="00F72446" w:rsidRPr="00F72446" w:rsidRDefault="001B6884" w:rsidP="00F72446">
      <w:pPr>
        <w:pStyle w:val="Bibliography"/>
        <w:rPr>
          <w:rFonts w:ascii="Times New Roman" w:hAnsi="Times New Roman" w:cs="Times New Roman"/>
        </w:rPr>
      </w:pPr>
      <w:r w:rsidRPr="00F72446">
        <w:rPr>
          <w:rFonts w:ascii="Times New Roman" w:hAnsi="Times New Roman" w:cs="Times New Roman"/>
          <w:i/>
          <w:iCs/>
        </w:rPr>
        <w:t>A Brief History of Graphic Design - 99designs</w:t>
      </w:r>
      <w:r w:rsidRPr="00F72446">
        <w:rPr>
          <w:rFonts w:ascii="Times New Roman" w:hAnsi="Times New Roman" w:cs="Times New Roman"/>
        </w:rPr>
        <w:t>. https://99designs.com/blog/design-history-movements/history-graphic-design/. Accessed 13 Nov. 2019.</w:t>
      </w:r>
    </w:p>
    <w:p w14:paraId="50E7CF61" w14:textId="77777777" w:rsidR="00F72446" w:rsidRPr="00F72446" w:rsidRDefault="001B6884" w:rsidP="00F72446">
      <w:pPr>
        <w:pStyle w:val="Bibliography"/>
        <w:rPr>
          <w:rFonts w:ascii="Times New Roman" w:hAnsi="Times New Roman" w:cs="Times New Roman"/>
        </w:rPr>
      </w:pPr>
      <w:r w:rsidRPr="00F72446">
        <w:rPr>
          <w:rFonts w:ascii="Times New Roman" w:hAnsi="Times New Roman" w:cs="Times New Roman"/>
          <w:i/>
          <w:iCs/>
        </w:rPr>
        <w:t>Top 5 Graphic Design Trends of 2019 | Adobe Blog</w:t>
      </w:r>
      <w:r w:rsidRPr="00F72446">
        <w:rPr>
          <w:rFonts w:ascii="Times New Roman" w:hAnsi="Times New Roman" w:cs="Times New Roman"/>
        </w:rPr>
        <w:t>. https://theblog.adobe.com/top-5-graphic-design-trends-of-2019/. Accessed 13 Nov. 2019.</w:t>
      </w:r>
    </w:p>
    <w:p w14:paraId="680BA672" w14:textId="77777777" w:rsidR="00F72446" w:rsidRPr="00F72446" w:rsidRDefault="001B6884" w:rsidP="00F72446">
      <w:pPr>
        <w:pStyle w:val="Bibliography"/>
        <w:rPr>
          <w:rFonts w:ascii="Times New Roman" w:hAnsi="Times New Roman" w:cs="Times New Roman"/>
        </w:rPr>
      </w:pPr>
      <w:r w:rsidRPr="00F72446">
        <w:rPr>
          <w:rFonts w:ascii="Times New Roman" w:hAnsi="Times New Roman" w:cs="Times New Roman"/>
          <w:i/>
          <w:iCs/>
        </w:rPr>
        <w:t>Trends in Graphic Design Technology You Need to Know about - 99designs</w:t>
      </w:r>
      <w:r w:rsidRPr="00F72446">
        <w:rPr>
          <w:rFonts w:ascii="Times New Roman" w:hAnsi="Times New Roman" w:cs="Times New Roman"/>
        </w:rPr>
        <w:t>. https://99designs.com/blog/trends/graphic-design-technology-trends/. Accessed 13 Nov. 2019.</w:t>
      </w:r>
    </w:p>
    <w:p w14:paraId="21FD62A5" w14:textId="77777777" w:rsidR="00F72446" w:rsidRPr="00F72446" w:rsidRDefault="001B6884" w:rsidP="00F72446">
      <w:pPr>
        <w:pStyle w:val="Bibliography"/>
        <w:rPr>
          <w:rFonts w:ascii="Times New Roman" w:hAnsi="Times New Roman" w:cs="Times New Roman"/>
        </w:rPr>
      </w:pPr>
      <w:r w:rsidRPr="00F72446">
        <w:rPr>
          <w:rFonts w:ascii="Times New Roman" w:hAnsi="Times New Roman" w:cs="Times New Roman"/>
          <w:i/>
          <w:iCs/>
        </w:rPr>
        <w:t>Visual Representation | The Encyclopedia of Human-Computer Interaction, 2nd Ed.</w:t>
      </w:r>
      <w:r w:rsidRPr="00F72446">
        <w:rPr>
          <w:rFonts w:ascii="Times New Roman" w:hAnsi="Times New Roman" w:cs="Times New Roman"/>
        </w:rPr>
        <w:t xml:space="preserve"> https://www.interaction-design.org/literature/book/the-encyclopedia-of-human-computer-interaction-2nd-ed/visual-representation. Accessed 13 Nov. 2019.</w:t>
      </w:r>
    </w:p>
    <w:p w14:paraId="10BE17C1" w14:textId="77777777" w:rsidR="00F72446" w:rsidRPr="00F72446" w:rsidRDefault="001B6884" w:rsidP="00F72446">
      <w:pPr>
        <w:pStyle w:val="Bibliography"/>
        <w:rPr>
          <w:rFonts w:ascii="Times New Roman" w:hAnsi="Times New Roman" w:cs="Times New Roman"/>
        </w:rPr>
      </w:pPr>
      <w:r w:rsidRPr="00F72446">
        <w:rPr>
          <w:rFonts w:ascii="Times New Roman" w:hAnsi="Times New Roman" w:cs="Times New Roman"/>
          <w:i/>
          <w:iCs/>
        </w:rPr>
        <w:t>What Is Graphic Design? | Interaction Design Foundation</w:t>
      </w:r>
      <w:r w:rsidRPr="00F72446">
        <w:rPr>
          <w:rFonts w:ascii="Times New Roman" w:hAnsi="Times New Roman" w:cs="Times New Roman"/>
        </w:rPr>
        <w:t>. https://www.interaction-design.org/literature/topics/graphic-design. Accessed 13 Nov. 2019.</w:t>
      </w:r>
    </w:p>
    <w:p w14:paraId="67A20959" w14:textId="77777777" w:rsidR="00F72446" w:rsidRDefault="001B6884" w:rsidP="007C2654">
      <w:pPr>
        <w:ind w:firstLine="0"/>
      </w:pPr>
      <w:r>
        <w:fldChar w:fldCharType="end"/>
      </w:r>
    </w:p>
    <w:sectPr w:rsidR="00F72446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884DAB3" w14:textId="77777777" w:rsidR="00AF4634" w:rsidRDefault="00AF4634">
      <w:pPr>
        <w:spacing w:line="240" w:lineRule="auto"/>
      </w:pPr>
      <w:r>
        <w:separator/>
      </w:r>
    </w:p>
  </w:endnote>
  <w:endnote w:type="continuationSeparator" w:id="0">
    <w:p w14:paraId="78ED6A78" w14:textId="77777777" w:rsidR="00AF4634" w:rsidRDefault="00AF46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F56D641" w14:textId="77777777" w:rsidR="00AF4634" w:rsidRDefault="00AF4634">
      <w:pPr>
        <w:spacing w:line="240" w:lineRule="auto"/>
      </w:pPr>
      <w:r>
        <w:separator/>
      </w:r>
    </w:p>
  </w:footnote>
  <w:footnote w:type="continuationSeparator" w:id="0">
    <w:p w14:paraId="0372350F" w14:textId="77777777" w:rsidR="00AF4634" w:rsidRDefault="00AF46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52FB0FC" w14:textId="77777777" w:rsidR="00E614DD" w:rsidRDefault="00AF4634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92F45">
      <w:rPr>
        <w:noProof/>
      </w:rPr>
      <w:t>7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58A3385" w14:textId="77777777" w:rsidR="00E614DD" w:rsidRDefault="00AF4634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91500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98D800EE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27250B2" w:tentative="1">
      <w:start w:val="1"/>
      <w:numFmt w:val="lowerLetter"/>
      <w:lvlText w:val="%2."/>
      <w:lvlJc w:val="left"/>
      <w:pPr>
        <w:ind w:left="2160" w:hanging="360"/>
      </w:pPr>
    </w:lvl>
    <w:lvl w:ilvl="2" w:tplc="25022F40" w:tentative="1">
      <w:start w:val="1"/>
      <w:numFmt w:val="lowerRoman"/>
      <w:lvlText w:val="%3."/>
      <w:lvlJc w:val="right"/>
      <w:pPr>
        <w:ind w:left="2880" w:hanging="180"/>
      </w:pPr>
    </w:lvl>
    <w:lvl w:ilvl="3" w:tplc="19B83186" w:tentative="1">
      <w:start w:val="1"/>
      <w:numFmt w:val="decimal"/>
      <w:lvlText w:val="%4."/>
      <w:lvlJc w:val="left"/>
      <w:pPr>
        <w:ind w:left="3600" w:hanging="360"/>
      </w:pPr>
    </w:lvl>
    <w:lvl w:ilvl="4" w:tplc="2FB0C12C" w:tentative="1">
      <w:start w:val="1"/>
      <w:numFmt w:val="lowerLetter"/>
      <w:lvlText w:val="%5."/>
      <w:lvlJc w:val="left"/>
      <w:pPr>
        <w:ind w:left="4320" w:hanging="360"/>
      </w:pPr>
    </w:lvl>
    <w:lvl w:ilvl="5" w:tplc="51A22E88" w:tentative="1">
      <w:start w:val="1"/>
      <w:numFmt w:val="lowerRoman"/>
      <w:lvlText w:val="%6."/>
      <w:lvlJc w:val="right"/>
      <w:pPr>
        <w:ind w:left="5040" w:hanging="180"/>
      </w:pPr>
    </w:lvl>
    <w:lvl w:ilvl="6" w:tplc="849AAE2A" w:tentative="1">
      <w:start w:val="1"/>
      <w:numFmt w:val="decimal"/>
      <w:lvlText w:val="%7."/>
      <w:lvlJc w:val="left"/>
      <w:pPr>
        <w:ind w:left="5760" w:hanging="360"/>
      </w:pPr>
    </w:lvl>
    <w:lvl w:ilvl="7" w:tplc="2096A5E4" w:tentative="1">
      <w:start w:val="1"/>
      <w:numFmt w:val="lowerLetter"/>
      <w:lvlText w:val="%8."/>
      <w:lvlJc w:val="left"/>
      <w:pPr>
        <w:ind w:left="6480" w:hanging="360"/>
      </w:pPr>
    </w:lvl>
    <w:lvl w:ilvl="8" w:tplc="9FA6188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021D5"/>
    <w:rsid w:val="00004B2B"/>
    <w:rsid w:val="000063C7"/>
    <w:rsid w:val="00011951"/>
    <w:rsid w:val="000153D0"/>
    <w:rsid w:val="000166A4"/>
    <w:rsid w:val="000303CC"/>
    <w:rsid w:val="00031A22"/>
    <w:rsid w:val="00040CBB"/>
    <w:rsid w:val="00047919"/>
    <w:rsid w:val="000517D7"/>
    <w:rsid w:val="00061997"/>
    <w:rsid w:val="000647E0"/>
    <w:rsid w:val="0006488E"/>
    <w:rsid w:val="000659A1"/>
    <w:rsid w:val="0007208F"/>
    <w:rsid w:val="00076051"/>
    <w:rsid w:val="000A0F3B"/>
    <w:rsid w:val="000B2DB8"/>
    <w:rsid w:val="000B78C8"/>
    <w:rsid w:val="000C26E8"/>
    <w:rsid w:val="000C7244"/>
    <w:rsid w:val="000D1B4D"/>
    <w:rsid w:val="000F37DF"/>
    <w:rsid w:val="000F7494"/>
    <w:rsid w:val="0010190F"/>
    <w:rsid w:val="00104C15"/>
    <w:rsid w:val="00104F75"/>
    <w:rsid w:val="001249DF"/>
    <w:rsid w:val="001256E4"/>
    <w:rsid w:val="00137F3E"/>
    <w:rsid w:val="001440B0"/>
    <w:rsid w:val="00144F94"/>
    <w:rsid w:val="001463B2"/>
    <w:rsid w:val="00160538"/>
    <w:rsid w:val="001637B0"/>
    <w:rsid w:val="001646AB"/>
    <w:rsid w:val="00184104"/>
    <w:rsid w:val="00186729"/>
    <w:rsid w:val="00187220"/>
    <w:rsid w:val="0019127A"/>
    <w:rsid w:val="001A05B4"/>
    <w:rsid w:val="001A3227"/>
    <w:rsid w:val="001B2CD8"/>
    <w:rsid w:val="001B6884"/>
    <w:rsid w:val="001C04D6"/>
    <w:rsid w:val="001C7729"/>
    <w:rsid w:val="001D5301"/>
    <w:rsid w:val="001D7AA5"/>
    <w:rsid w:val="001E13A3"/>
    <w:rsid w:val="001F02C7"/>
    <w:rsid w:val="001F2735"/>
    <w:rsid w:val="001F62C0"/>
    <w:rsid w:val="00207B1B"/>
    <w:rsid w:val="00214475"/>
    <w:rsid w:val="00221D81"/>
    <w:rsid w:val="002234F2"/>
    <w:rsid w:val="00244D20"/>
    <w:rsid w:val="00245E02"/>
    <w:rsid w:val="00251BC6"/>
    <w:rsid w:val="00251E38"/>
    <w:rsid w:val="002522BE"/>
    <w:rsid w:val="00254A4E"/>
    <w:rsid w:val="0027423B"/>
    <w:rsid w:val="002831C7"/>
    <w:rsid w:val="00286F56"/>
    <w:rsid w:val="00291500"/>
    <w:rsid w:val="00291F10"/>
    <w:rsid w:val="002938BC"/>
    <w:rsid w:val="002B2E05"/>
    <w:rsid w:val="002B58B0"/>
    <w:rsid w:val="002C133C"/>
    <w:rsid w:val="002D030D"/>
    <w:rsid w:val="002E6A29"/>
    <w:rsid w:val="002F0C04"/>
    <w:rsid w:val="003024B3"/>
    <w:rsid w:val="003034E3"/>
    <w:rsid w:val="00303A10"/>
    <w:rsid w:val="00305D93"/>
    <w:rsid w:val="00307B2A"/>
    <w:rsid w:val="00315D71"/>
    <w:rsid w:val="003339BC"/>
    <w:rsid w:val="003408FA"/>
    <w:rsid w:val="00341A09"/>
    <w:rsid w:val="00341E8C"/>
    <w:rsid w:val="003461F2"/>
    <w:rsid w:val="00346ADB"/>
    <w:rsid w:val="00346B9A"/>
    <w:rsid w:val="00353B66"/>
    <w:rsid w:val="00364805"/>
    <w:rsid w:val="00365CF0"/>
    <w:rsid w:val="00373F98"/>
    <w:rsid w:val="00375582"/>
    <w:rsid w:val="003776DB"/>
    <w:rsid w:val="0039552C"/>
    <w:rsid w:val="003A6497"/>
    <w:rsid w:val="003B6DD6"/>
    <w:rsid w:val="003C1225"/>
    <w:rsid w:val="003C4092"/>
    <w:rsid w:val="003C432A"/>
    <w:rsid w:val="00400955"/>
    <w:rsid w:val="0040647D"/>
    <w:rsid w:val="00411A16"/>
    <w:rsid w:val="00421D31"/>
    <w:rsid w:val="00425A8B"/>
    <w:rsid w:val="0044031F"/>
    <w:rsid w:val="0044186B"/>
    <w:rsid w:val="00456604"/>
    <w:rsid w:val="00457D32"/>
    <w:rsid w:val="004609FD"/>
    <w:rsid w:val="00470F3F"/>
    <w:rsid w:val="004974A2"/>
    <w:rsid w:val="004A2675"/>
    <w:rsid w:val="004A52AE"/>
    <w:rsid w:val="004A67AD"/>
    <w:rsid w:val="004B00B4"/>
    <w:rsid w:val="004B17B9"/>
    <w:rsid w:val="004B3ED5"/>
    <w:rsid w:val="004B5439"/>
    <w:rsid w:val="004D12BE"/>
    <w:rsid w:val="004F7139"/>
    <w:rsid w:val="00500699"/>
    <w:rsid w:val="005056DB"/>
    <w:rsid w:val="00505DF0"/>
    <w:rsid w:val="00507D33"/>
    <w:rsid w:val="00521797"/>
    <w:rsid w:val="00521A34"/>
    <w:rsid w:val="00522ECD"/>
    <w:rsid w:val="00527684"/>
    <w:rsid w:val="00533349"/>
    <w:rsid w:val="005353BC"/>
    <w:rsid w:val="005525EB"/>
    <w:rsid w:val="00564652"/>
    <w:rsid w:val="0057093C"/>
    <w:rsid w:val="005B23F7"/>
    <w:rsid w:val="005C179B"/>
    <w:rsid w:val="005D3E7C"/>
    <w:rsid w:val="005D7ECB"/>
    <w:rsid w:val="005E7D33"/>
    <w:rsid w:val="005F409B"/>
    <w:rsid w:val="00605FB0"/>
    <w:rsid w:val="0061083A"/>
    <w:rsid w:val="006173E3"/>
    <w:rsid w:val="00626D7B"/>
    <w:rsid w:val="00632C6E"/>
    <w:rsid w:val="0063623F"/>
    <w:rsid w:val="00641613"/>
    <w:rsid w:val="00646179"/>
    <w:rsid w:val="006478BD"/>
    <w:rsid w:val="00650EA7"/>
    <w:rsid w:val="00652588"/>
    <w:rsid w:val="00657C5C"/>
    <w:rsid w:val="006670BD"/>
    <w:rsid w:val="006722AE"/>
    <w:rsid w:val="00676BC4"/>
    <w:rsid w:val="006825BB"/>
    <w:rsid w:val="00683E4E"/>
    <w:rsid w:val="00683FCB"/>
    <w:rsid w:val="00691EC1"/>
    <w:rsid w:val="006B0D62"/>
    <w:rsid w:val="006B16D1"/>
    <w:rsid w:val="006B576A"/>
    <w:rsid w:val="006E14B7"/>
    <w:rsid w:val="006E5A64"/>
    <w:rsid w:val="006F34FA"/>
    <w:rsid w:val="006F3551"/>
    <w:rsid w:val="006F376F"/>
    <w:rsid w:val="00703E62"/>
    <w:rsid w:val="00706208"/>
    <w:rsid w:val="00712EDB"/>
    <w:rsid w:val="00724995"/>
    <w:rsid w:val="00727981"/>
    <w:rsid w:val="00731AFA"/>
    <w:rsid w:val="00740005"/>
    <w:rsid w:val="00747EA7"/>
    <w:rsid w:val="00757E8F"/>
    <w:rsid w:val="00762CBC"/>
    <w:rsid w:val="00766997"/>
    <w:rsid w:val="0077047C"/>
    <w:rsid w:val="0077590D"/>
    <w:rsid w:val="007760DD"/>
    <w:rsid w:val="00777144"/>
    <w:rsid w:val="0079388B"/>
    <w:rsid w:val="007A19E6"/>
    <w:rsid w:val="007A3E72"/>
    <w:rsid w:val="007B538D"/>
    <w:rsid w:val="007C0EC9"/>
    <w:rsid w:val="007C2654"/>
    <w:rsid w:val="007C3263"/>
    <w:rsid w:val="007C53FB"/>
    <w:rsid w:val="007C640E"/>
    <w:rsid w:val="007D27D1"/>
    <w:rsid w:val="007E5C4F"/>
    <w:rsid w:val="007F037B"/>
    <w:rsid w:val="007F542E"/>
    <w:rsid w:val="007F558C"/>
    <w:rsid w:val="00803098"/>
    <w:rsid w:val="00803178"/>
    <w:rsid w:val="00810F84"/>
    <w:rsid w:val="008177C7"/>
    <w:rsid w:val="00826950"/>
    <w:rsid w:val="00827BB0"/>
    <w:rsid w:val="00827DE1"/>
    <w:rsid w:val="008303D6"/>
    <w:rsid w:val="008475AB"/>
    <w:rsid w:val="00870CB9"/>
    <w:rsid w:val="0088015C"/>
    <w:rsid w:val="00892307"/>
    <w:rsid w:val="0089287E"/>
    <w:rsid w:val="00894E6D"/>
    <w:rsid w:val="008B6401"/>
    <w:rsid w:val="008B7D18"/>
    <w:rsid w:val="008C079F"/>
    <w:rsid w:val="008C16BB"/>
    <w:rsid w:val="008C2B1B"/>
    <w:rsid w:val="008C3780"/>
    <w:rsid w:val="008C4A83"/>
    <w:rsid w:val="008C5323"/>
    <w:rsid w:val="008E17AB"/>
    <w:rsid w:val="008F1F97"/>
    <w:rsid w:val="008F3328"/>
    <w:rsid w:val="008F4052"/>
    <w:rsid w:val="008F6D48"/>
    <w:rsid w:val="00920596"/>
    <w:rsid w:val="00933EDA"/>
    <w:rsid w:val="00936D19"/>
    <w:rsid w:val="00937E50"/>
    <w:rsid w:val="00943DA5"/>
    <w:rsid w:val="00944716"/>
    <w:rsid w:val="00963184"/>
    <w:rsid w:val="009802E2"/>
    <w:rsid w:val="00985A65"/>
    <w:rsid w:val="009A7017"/>
    <w:rsid w:val="009B4DE1"/>
    <w:rsid w:val="009C1761"/>
    <w:rsid w:val="009C7B9C"/>
    <w:rsid w:val="009D4EB3"/>
    <w:rsid w:val="009D5F59"/>
    <w:rsid w:val="009E4148"/>
    <w:rsid w:val="009E7C6D"/>
    <w:rsid w:val="00A007BA"/>
    <w:rsid w:val="00A02964"/>
    <w:rsid w:val="00A22AE9"/>
    <w:rsid w:val="00A25C64"/>
    <w:rsid w:val="00A278BF"/>
    <w:rsid w:val="00A30EC3"/>
    <w:rsid w:val="00A34AA9"/>
    <w:rsid w:val="00A35163"/>
    <w:rsid w:val="00A431A6"/>
    <w:rsid w:val="00A4629D"/>
    <w:rsid w:val="00A53BAB"/>
    <w:rsid w:val="00A72071"/>
    <w:rsid w:val="00A725E0"/>
    <w:rsid w:val="00A92F45"/>
    <w:rsid w:val="00A96DF7"/>
    <w:rsid w:val="00A97B92"/>
    <w:rsid w:val="00AE0936"/>
    <w:rsid w:val="00AE5EAD"/>
    <w:rsid w:val="00AF0AF2"/>
    <w:rsid w:val="00AF4634"/>
    <w:rsid w:val="00AF5CAA"/>
    <w:rsid w:val="00B11228"/>
    <w:rsid w:val="00B11B22"/>
    <w:rsid w:val="00B13D1B"/>
    <w:rsid w:val="00B15869"/>
    <w:rsid w:val="00B174BC"/>
    <w:rsid w:val="00B1753A"/>
    <w:rsid w:val="00B247CE"/>
    <w:rsid w:val="00B25BC9"/>
    <w:rsid w:val="00B4387E"/>
    <w:rsid w:val="00B45E3D"/>
    <w:rsid w:val="00B63B74"/>
    <w:rsid w:val="00B818DF"/>
    <w:rsid w:val="00B82AD9"/>
    <w:rsid w:val="00B86677"/>
    <w:rsid w:val="00BA1BAA"/>
    <w:rsid w:val="00BA6700"/>
    <w:rsid w:val="00BB58CB"/>
    <w:rsid w:val="00BB62DA"/>
    <w:rsid w:val="00BB6D95"/>
    <w:rsid w:val="00BC00D4"/>
    <w:rsid w:val="00BC1C9F"/>
    <w:rsid w:val="00BD19FE"/>
    <w:rsid w:val="00BD2CFF"/>
    <w:rsid w:val="00BD36D2"/>
    <w:rsid w:val="00BF617A"/>
    <w:rsid w:val="00BF749A"/>
    <w:rsid w:val="00C17A81"/>
    <w:rsid w:val="00C22EBD"/>
    <w:rsid w:val="00C22FA5"/>
    <w:rsid w:val="00C4188A"/>
    <w:rsid w:val="00C72B78"/>
    <w:rsid w:val="00C838CE"/>
    <w:rsid w:val="00C959E4"/>
    <w:rsid w:val="00C9754B"/>
    <w:rsid w:val="00CA5C55"/>
    <w:rsid w:val="00CB3825"/>
    <w:rsid w:val="00CB5897"/>
    <w:rsid w:val="00CC3E4B"/>
    <w:rsid w:val="00CC6894"/>
    <w:rsid w:val="00CD3FEE"/>
    <w:rsid w:val="00CE1706"/>
    <w:rsid w:val="00CE1844"/>
    <w:rsid w:val="00CE4BA1"/>
    <w:rsid w:val="00CF1659"/>
    <w:rsid w:val="00CF37B9"/>
    <w:rsid w:val="00D01A6F"/>
    <w:rsid w:val="00D02900"/>
    <w:rsid w:val="00D031B8"/>
    <w:rsid w:val="00D058F2"/>
    <w:rsid w:val="00D05A7B"/>
    <w:rsid w:val="00D078ED"/>
    <w:rsid w:val="00D127B4"/>
    <w:rsid w:val="00D170F7"/>
    <w:rsid w:val="00D2333F"/>
    <w:rsid w:val="00D2767B"/>
    <w:rsid w:val="00D32170"/>
    <w:rsid w:val="00D32C63"/>
    <w:rsid w:val="00D334B7"/>
    <w:rsid w:val="00D414C4"/>
    <w:rsid w:val="00D52117"/>
    <w:rsid w:val="00D572E4"/>
    <w:rsid w:val="00D757A6"/>
    <w:rsid w:val="00D814A5"/>
    <w:rsid w:val="00D85330"/>
    <w:rsid w:val="00D867FA"/>
    <w:rsid w:val="00D93E0C"/>
    <w:rsid w:val="00D950C0"/>
    <w:rsid w:val="00DB0D39"/>
    <w:rsid w:val="00DB1AF2"/>
    <w:rsid w:val="00DB4017"/>
    <w:rsid w:val="00DB44F5"/>
    <w:rsid w:val="00DD01B8"/>
    <w:rsid w:val="00DE06F7"/>
    <w:rsid w:val="00DE7CA9"/>
    <w:rsid w:val="00DF1C28"/>
    <w:rsid w:val="00DF35DF"/>
    <w:rsid w:val="00E0014C"/>
    <w:rsid w:val="00E00AB8"/>
    <w:rsid w:val="00E04DAC"/>
    <w:rsid w:val="00E108AC"/>
    <w:rsid w:val="00E14005"/>
    <w:rsid w:val="00E24DFE"/>
    <w:rsid w:val="00E27475"/>
    <w:rsid w:val="00E411C0"/>
    <w:rsid w:val="00E512A3"/>
    <w:rsid w:val="00E54F58"/>
    <w:rsid w:val="00E56F7A"/>
    <w:rsid w:val="00E614DD"/>
    <w:rsid w:val="00E627B4"/>
    <w:rsid w:val="00E66AD3"/>
    <w:rsid w:val="00E7506C"/>
    <w:rsid w:val="00E95D11"/>
    <w:rsid w:val="00E978D6"/>
    <w:rsid w:val="00EA74C0"/>
    <w:rsid w:val="00EB3EC3"/>
    <w:rsid w:val="00EC31BD"/>
    <w:rsid w:val="00ED1D0B"/>
    <w:rsid w:val="00ED4DD5"/>
    <w:rsid w:val="00ED5719"/>
    <w:rsid w:val="00ED5C02"/>
    <w:rsid w:val="00EE1524"/>
    <w:rsid w:val="00EE1D9A"/>
    <w:rsid w:val="00EE623B"/>
    <w:rsid w:val="00EF7B9F"/>
    <w:rsid w:val="00F0193A"/>
    <w:rsid w:val="00F06BF8"/>
    <w:rsid w:val="00F1303D"/>
    <w:rsid w:val="00F60AAA"/>
    <w:rsid w:val="00F72446"/>
    <w:rsid w:val="00F74284"/>
    <w:rsid w:val="00F762BC"/>
    <w:rsid w:val="00F83220"/>
    <w:rsid w:val="00F8586C"/>
    <w:rsid w:val="00F90A89"/>
    <w:rsid w:val="00F9444C"/>
    <w:rsid w:val="00F94E9D"/>
    <w:rsid w:val="00FA0208"/>
    <w:rsid w:val="00FC16F5"/>
    <w:rsid w:val="00FC7CEB"/>
    <w:rsid w:val="00FE0590"/>
    <w:rsid w:val="00FF456C"/>
    <w:rsid w:val="00FF6EF3"/>
    <w:rsid w:val="00FF76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6C656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86607C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86607C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86607C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86607C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86607C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195F49"/>
    <w:rsid w:val="003729CB"/>
    <w:rsid w:val="003A0181"/>
    <w:rsid w:val="003C161D"/>
    <w:rsid w:val="005A3EFE"/>
    <w:rsid w:val="0086607C"/>
    <w:rsid w:val="00BB35EE"/>
    <w:rsid w:val="00C959D5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123</Words>
  <Characters>17804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4T06:18:00Z</dcterms:created>
  <dcterms:modified xsi:type="dcterms:W3CDTF">2019-11-14T0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YJr8y3z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